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57DBF" w:rsidRPr="003E47A9" w:rsidRDefault="00657DBF" w:rsidP="006E2CCC">
      <w:pPr>
        <w:jc w:val="center"/>
        <w:rPr>
          <w:color w:val="000000"/>
        </w:rPr>
      </w:pPr>
      <w:r w:rsidRPr="003E47A9">
        <w:rPr>
          <w:color w:val="000000"/>
        </w:rPr>
        <w:t>UNIVERSITY OF FLORIDA</w:t>
      </w:r>
    </w:p>
    <w:p w:rsidR="00657DBF" w:rsidRPr="003E47A9" w:rsidRDefault="00657DBF" w:rsidP="006E2CCC">
      <w:pPr>
        <w:jc w:val="center"/>
        <w:rPr>
          <w:color w:val="000000"/>
        </w:rPr>
      </w:pPr>
      <w:r w:rsidRPr="003E47A9">
        <w:rPr>
          <w:color w:val="000000"/>
        </w:rPr>
        <w:t>COLLEGE OF NURSING</w:t>
      </w:r>
    </w:p>
    <w:p w:rsidR="00657DBF" w:rsidRPr="003E47A9" w:rsidRDefault="00657DBF" w:rsidP="006E2CCC">
      <w:pPr>
        <w:jc w:val="center"/>
        <w:rPr>
          <w:color w:val="000000"/>
        </w:rPr>
      </w:pPr>
      <w:r w:rsidRPr="003E47A9">
        <w:rPr>
          <w:color w:val="000000"/>
        </w:rPr>
        <w:t>COURSE SYLLABUS</w:t>
      </w:r>
    </w:p>
    <w:p w:rsidR="00657DBF" w:rsidRPr="003E47A9" w:rsidRDefault="0067365B" w:rsidP="006E2CCC">
      <w:pPr>
        <w:jc w:val="center"/>
        <w:rPr>
          <w:color w:val="000000"/>
        </w:rPr>
      </w:pPr>
      <w:r>
        <w:rPr>
          <w:color w:val="000000"/>
        </w:rPr>
        <w:t>Summer/2016</w:t>
      </w:r>
    </w:p>
    <w:p w:rsidR="00657DBF" w:rsidRPr="003E47A9" w:rsidRDefault="00657DBF" w:rsidP="006E2CCC">
      <w:pPr>
        <w:ind w:left="720" w:hanging="720"/>
        <w:rPr>
          <w:color w:val="000000"/>
        </w:rPr>
      </w:pPr>
    </w:p>
    <w:p w:rsidR="00657DBF" w:rsidRPr="003E47A9" w:rsidRDefault="00657DBF" w:rsidP="006E2CCC">
      <w:pPr>
        <w:ind w:left="720" w:hanging="720"/>
        <w:rPr>
          <w:color w:val="000000"/>
        </w:rPr>
      </w:pPr>
      <w:r w:rsidRPr="003E47A9">
        <w:rPr>
          <w:color w:val="000000"/>
          <w:u w:val="single"/>
        </w:rPr>
        <w:t>COURSE NUMBER</w:t>
      </w:r>
      <w:r w:rsidR="002E1A7F">
        <w:rPr>
          <w:color w:val="000000"/>
        </w:rPr>
        <w:t xml:space="preserve"> </w:t>
      </w:r>
      <w:r w:rsidR="002E1A7F">
        <w:rPr>
          <w:color w:val="000000"/>
        </w:rPr>
        <w:tab/>
      </w:r>
      <w:r w:rsidR="002E1A7F">
        <w:rPr>
          <w:color w:val="000000"/>
        </w:rPr>
        <w:tab/>
        <w:t>NUR 3069C</w:t>
      </w:r>
      <w:r w:rsidR="003B38F3">
        <w:rPr>
          <w:color w:val="000000"/>
        </w:rPr>
        <w:t xml:space="preserve">, Section </w:t>
      </w:r>
      <w:r w:rsidR="00464DEC">
        <w:rPr>
          <w:color w:val="000000"/>
        </w:rPr>
        <w:t>7F</w:t>
      </w:r>
      <w:r w:rsidR="003B38F3" w:rsidRPr="003B38F3">
        <w:rPr>
          <w:color w:val="000000"/>
        </w:rPr>
        <w:t>36</w:t>
      </w:r>
    </w:p>
    <w:p w:rsidR="00657DBF" w:rsidRPr="003E47A9" w:rsidRDefault="00657DBF" w:rsidP="006E2CCC">
      <w:pPr>
        <w:ind w:left="720" w:hanging="720"/>
        <w:rPr>
          <w:color w:val="000000"/>
        </w:rPr>
      </w:pPr>
    </w:p>
    <w:p w:rsidR="006B43F4" w:rsidRDefault="00657DBF" w:rsidP="006E2CCC">
      <w:pPr>
        <w:ind w:left="720" w:hanging="720"/>
        <w:rPr>
          <w:color w:val="000000"/>
        </w:rPr>
      </w:pPr>
      <w:r w:rsidRPr="003E47A9">
        <w:rPr>
          <w:color w:val="000000"/>
          <w:u w:val="single"/>
        </w:rPr>
        <w:t>COURSE TITLE</w:t>
      </w:r>
      <w:r w:rsidR="00731DAF" w:rsidRPr="003E47A9">
        <w:rPr>
          <w:color w:val="000000"/>
        </w:rPr>
        <w:tab/>
      </w:r>
      <w:r w:rsidR="00731DAF" w:rsidRPr="003E47A9">
        <w:rPr>
          <w:color w:val="000000"/>
        </w:rPr>
        <w:tab/>
      </w:r>
      <w:r w:rsidR="006B43F4">
        <w:rPr>
          <w:color w:val="000000"/>
        </w:rPr>
        <w:t xml:space="preserve">Health Assessment and </w:t>
      </w:r>
      <w:r w:rsidR="007379D1">
        <w:rPr>
          <w:color w:val="000000"/>
        </w:rPr>
        <w:t>Communication</w:t>
      </w:r>
    </w:p>
    <w:p w:rsidR="00657DBF" w:rsidRPr="003E47A9" w:rsidRDefault="00657DBF" w:rsidP="006E2CCC">
      <w:pPr>
        <w:ind w:left="720" w:hanging="720"/>
        <w:rPr>
          <w:color w:val="000000"/>
        </w:rPr>
      </w:pPr>
    </w:p>
    <w:p w:rsidR="00657DBF" w:rsidRPr="003E47A9" w:rsidRDefault="00657DBF" w:rsidP="006E2CCC">
      <w:pPr>
        <w:ind w:left="720" w:hanging="720"/>
        <w:rPr>
          <w:color w:val="000000"/>
        </w:rPr>
      </w:pPr>
      <w:r w:rsidRPr="003E47A9">
        <w:rPr>
          <w:color w:val="000000"/>
          <w:u w:val="single"/>
        </w:rPr>
        <w:t>CREDITS</w:t>
      </w:r>
      <w:r w:rsidR="00C36B26">
        <w:rPr>
          <w:color w:val="000000"/>
        </w:rPr>
        <w:t xml:space="preserve"> </w:t>
      </w:r>
      <w:r w:rsidR="00C36B26">
        <w:rPr>
          <w:color w:val="000000"/>
        </w:rPr>
        <w:tab/>
      </w:r>
      <w:r w:rsidR="00C36B26">
        <w:rPr>
          <w:color w:val="000000"/>
        </w:rPr>
        <w:tab/>
      </w:r>
      <w:r w:rsidR="00C36B26">
        <w:rPr>
          <w:color w:val="000000"/>
        </w:rPr>
        <w:tab/>
      </w:r>
      <w:r w:rsidR="007379D1">
        <w:rPr>
          <w:color w:val="000000"/>
        </w:rPr>
        <w:t>3</w:t>
      </w:r>
      <w:r w:rsidR="00F835AF">
        <w:rPr>
          <w:color w:val="000000"/>
        </w:rPr>
        <w:t xml:space="preserve"> (</w:t>
      </w:r>
      <w:r w:rsidR="007379D1">
        <w:rPr>
          <w:color w:val="000000"/>
        </w:rPr>
        <w:t>2</w:t>
      </w:r>
      <w:r w:rsidR="00731DAF" w:rsidRPr="003E47A9">
        <w:rPr>
          <w:color w:val="000000"/>
        </w:rPr>
        <w:t xml:space="preserve"> credits</w:t>
      </w:r>
      <w:r w:rsidR="00C36B26">
        <w:rPr>
          <w:color w:val="000000"/>
        </w:rPr>
        <w:t xml:space="preserve"> </w:t>
      </w:r>
      <w:r w:rsidR="00731DAF" w:rsidRPr="003E47A9">
        <w:rPr>
          <w:color w:val="000000"/>
        </w:rPr>
        <w:t>didactic</w:t>
      </w:r>
      <w:r w:rsidR="00C36B26">
        <w:rPr>
          <w:color w:val="000000"/>
        </w:rPr>
        <w:t>;</w:t>
      </w:r>
      <w:r w:rsidR="00731DAF" w:rsidRPr="003E47A9">
        <w:rPr>
          <w:color w:val="000000"/>
        </w:rPr>
        <w:t xml:space="preserve"> </w:t>
      </w:r>
      <w:r w:rsidR="007379D1">
        <w:rPr>
          <w:color w:val="000000"/>
        </w:rPr>
        <w:t>1</w:t>
      </w:r>
      <w:r w:rsidRPr="003E47A9">
        <w:rPr>
          <w:color w:val="000000"/>
        </w:rPr>
        <w:t xml:space="preserve"> credit laboratory</w:t>
      </w:r>
      <w:r w:rsidR="00F835AF">
        <w:rPr>
          <w:color w:val="000000"/>
        </w:rPr>
        <w:t>)</w:t>
      </w:r>
    </w:p>
    <w:p w:rsidR="00657DBF" w:rsidRPr="003E47A9" w:rsidRDefault="00657DBF" w:rsidP="006E2CCC">
      <w:pPr>
        <w:ind w:left="720" w:hanging="720"/>
        <w:rPr>
          <w:color w:val="000000"/>
        </w:rPr>
      </w:pPr>
    </w:p>
    <w:p w:rsidR="00657DBF" w:rsidRPr="003E47A9" w:rsidRDefault="00657DBF" w:rsidP="006E2CCC">
      <w:pPr>
        <w:ind w:left="720" w:hanging="720"/>
        <w:rPr>
          <w:color w:val="000000"/>
        </w:rPr>
      </w:pPr>
      <w:r w:rsidRPr="003E47A9">
        <w:rPr>
          <w:color w:val="000000"/>
          <w:u w:val="single"/>
        </w:rPr>
        <w:t>PLACEMENT</w:t>
      </w:r>
      <w:r w:rsidRPr="003E47A9">
        <w:rPr>
          <w:color w:val="000000"/>
        </w:rPr>
        <w:t xml:space="preserve">  </w:t>
      </w:r>
      <w:r w:rsidRPr="003E47A9">
        <w:rPr>
          <w:color w:val="000000"/>
        </w:rPr>
        <w:tab/>
      </w:r>
      <w:r w:rsidRPr="003E47A9">
        <w:rPr>
          <w:color w:val="000000"/>
        </w:rPr>
        <w:tab/>
        <w:t>BSN Program</w:t>
      </w:r>
      <w:r w:rsidR="001B1BF3" w:rsidRPr="003E47A9">
        <w:rPr>
          <w:color w:val="000000"/>
        </w:rPr>
        <w:t>: 1</w:t>
      </w:r>
      <w:r w:rsidR="001B1BF3" w:rsidRPr="003E47A9">
        <w:rPr>
          <w:color w:val="000000"/>
          <w:vertAlign w:val="superscript"/>
        </w:rPr>
        <w:t>st</w:t>
      </w:r>
      <w:r w:rsidR="001B1BF3" w:rsidRPr="003E47A9">
        <w:rPr>
          <w:color w:val="000000"/>
        </w:rPr>
        <w:t xml:space="preserve"> Semester</w:t>
      </w:r>
      <w:r w:rsidR="00C36B26">
        <w:rPr>
          <w:color w:val="000000"/>
        </w:rPr>
        <w:t xml:space="preserve"> Upper Division</w:t>
      </w:r>
    </w:p>
    <w:p w:rsidR="00657DBF" w:rsidRPr="003E47A9" w:rsidRDefault="00657DBF" w:rsidP="006E2CCC">
      <w:pPr>
        <w:ind w:left="720" w:hanging="720"/>
        <w:rPr>
          <w:color w:val="000000"/>
        </w:rPr>
      </w:pPr>
    </w:p>
    <w:p w:rsidR="003E47A9" w:rsidRPr="003E47A9" w:rsidRDefault="003E47A9" w:rsidP="006E2CCC">
      <w:pPr>
        <w:ind w:left="720" w:hanging="720"/>
      </w:pPr>
      <w:r w:rsidRPr="003E47A9">
        <w:rPr>
          <w:u w:val="single"/>
        </w:rPr>
        <w:t>PREREQUISITE</w:t>
      </w:r>
      <w:r w:rsidRPr="003E47A9">
        <w:tab/>
      </w:r>
      <w:r w:rsidRPr="003E47A9">
        <w:tab/>
        <w:t xml:space="preserve">Admission to </w:t>
      </w:r>
      <w:r w:rsidR="00C36B26">
        <w:t>U</w:t>
      </w:r>
      <w:r w:rsidRPr="003E47A9">
        <w:t xml:space="preserve">pper </w:t>
      </w:r>
      <w:r w:rsidR="00C36B26">
        <w:t>D</w:t>
      </w:r>
      <w:r w:rsidRPr="003E47A9">
        <w:t xml:space="preserve">ivision BSN </w:t>
      </w:r>
      <w:r w:rsidR="00C36B26">
        <w:t>P</w:t>
      </w:r>
      <w:r w:rsidRPr="003E47A9">
        <w:t>rogram</w:t>
      </w:r>
    </w:p>
    <w:p w:rsidR="003E47A9" w:rsidRPr="003E47A9" w:rsidRDefault="003E47A9" w:rsidP="006E2CCC">
      <w:pPr>
        <w:ind w:left="720" w:hanging="720"/>
        <w:rPr>
          <w:color w:val="000000"/>
          <w:u w:val="single"/>
        </w:rPr>
      </w:pPr>
    </w:p>
    <w:p w:rsidR="003E47A9" w:rsidRPr="003E47A9" w:rsidRDefault="00657DBF" w:rsidP="006E2CCC">
      <w:pPr>
        <w:ind w:left="720" w:hanging="720"/>
        <w:rPr>
          <w:color w:val="000000"/>
        </w:rPr>
      </w:pPr>
      <w:r w:rsidRPr="003E47A9">
        <w:rPr>
          <w:color w:val="000000"/>
          <w:u w:val="single"/>
        </w:rPr>
        <w:t>COREQUISITE</w:t>
      </w:r>
      <w:r w:rsidRPr="003E47A9">
        <w:rPr>
          <w:color w:val="000000"/>
        </w:rPr>
        <w:t xml:space="preserve"> </w:t>
      </w:r>
      <w:r w:rsidRPr="003E47A9">
        <w:rPr>
          <w:color w:val="000000"/>
        </w:rPr>
        <w:tab/>
      </w:r>
      <w:r w:rsidRPr="003E47A9">
        <w:rPr>
          <w:color w:val="000000"/>
        </w:rPr>
        <w:tab/>
      </w:r>
      <w:r w:rsidR="003E47A9" w:rsidRPr="003E47A9">
        <w:rPr>
          <w:color w:val="000000"/>
        </w:rPr>
        <w:t xml:space="preserve">NUR 3129 </w:t>
      </w:r>
      <w:r w:rsidR="00184B1A">
        <w:rPr>
          <w:color w:val="000000"/>
        </w:rPr>
        <w:tab/>
      </w:r>
      <w:r w:rsidR="004F3A77">
        <w:rPr>
          <w:color w:val="000000"/>
        </w:rPr>
        <w:t>Pathophysiology and Psychopathology</w:t>
      </w:r>
    </w:p>
    <w:p w:rsidR="003E47A9" w:rsidRPr="003E47A9" w:rsidRDefault="003E47A9" w:rsidP="006E2CCC">
      <w:pPr>
        <w:ind w:left="720" w:hanging="720"/>
        <w:rPr>
          <w:color w:val="000000"/>
        </w:rPr>
      </w:pPr>
      <w:r w:rsidRPr="003E47A9">
        <w:rPr>
          <w:color w:val="000000"/>
        </w:rPr>
        <w:tab/>
      </w:r>
      <w:r w:rsidRPr="003E47A9">
        <w:rPr>
          <w:color w:val="000000"/>
        </w:rPr>
        <w:tab/>
      </w:r>
      <w:r w:rsidRPr="003E47A9">
        <w:rPr>
          <w:color w:val="000000"/>
        </w:rPr>
        <w:tab/>
      </w:r>
      <w:r w:rsidRPr="003E47A9">
        <w:rPr>
          <w:color w:val="000000"/>
        </w:rPr>
        <w:tab/>
        <w:t xml:space="preserve">NUR </w:t>
      </w:r>
      <w:r w:rsidR="00E61670">
        <w:rPr>
          <w:color w:val="000000"/>
        </w:rPr>
        <w:t>3138</w:t>
      </w:r>
      <w:r w:rsidRPr="003E47A9">
        <w:rPr>
          <w:color w:val="000000"/>
        </w:rPr>
        <w:t xml:space="preserve"> </w:t>
      </w:r>
      <w:r w:rsidR="00184B1A">
        <w:rPr>
          <w:color w:val="000000"/>
        </w:rPr>
        <w:tab/>
      </w:r>
      <w:r w:rsidRPr="003E47A9">
        <w:rPr>
          <w:color w:val="000000"/>
        </w:rPr>
        <w:t>Systems of C</w:t>
      </w:r>
      <w:r w:rsidR="0048764F">
        <w:rPr>
          <w:color w:val="000000"/>
        </w:rPr>
        <w:t xml:space="preserve">are 1:  Wellness Promotion and </w:t>
      </w:r>
      <w:r w:rsidRPr="003E47A9">
        <w:rPr>
          <w:color w:val="000000"/>
        </w:rPr>
        <w:t xml:space="preserve">Illness </w:t>
      </w:r>
      <w:r w:rsidR="0048764F">
        <w:rPr>
          <w:color w:val="000000"/>
        </w:rPr>
        <w:tab/>
      </w:r>
      <w:r w:rsidR="0048764F">
        <w:rPr>
          <w:color w:val="000000"/>
        </w:rPr>
        <w:tab/>
      </w:r>
      <w:r w:rsidR="0048764F">
        <w:rPr>
          <w:color w:val="000000"/>
        </w:rPr>
        <w:tab/>
      </w:r>
      <w:r w:rsidR="0048764F">
        <w:rPr>
          <w:color w:val="000000"/>
        </w:rPr>
        <w:tab/>
      </w:r>
      <w:r w:rsidR="0048764F">
        <w:rPr>
          <w:color w:val="000000"/>
        </w:rPr>
        <w:tab/>
      </w:r>
      <w:r w:rsidRPr="003E47A9">
        <w:rPr>
          <w:color w:val="000000"/>
        </w:rPr>
        <w:t>Prevention</w:t>
      </w:r>
    </w:p>
    <w:p w:rsidR="00657DBF" w:rsidRPr="007A3074" w:rsidRDefault="00657DBF" w:rsidP="006E2CCC">
      <w:pPr>
        <w:ind w:left="720" w:hanging="720"/>
        <w:rPr>
          <w:rStyle w:val="normal1"/>
          <w:rFonts w:ascii="Times New Roman" w:hAnsi="Times New Roman" w:cs="Times New Roman"/>
          <w:b/>
          <w:color w:val="000000"/>
          <w:sz w:val="24"/>
          <w:szCs w:val="24"/>
        </w:rPr>
      </w:pPr>
      <w:r w:rsidRPr="007A3074">
        <w:rPr>
          <w:rStyle w:val="normal1"/>
          <w:rFonts w:ascii="Times New Roman" w:hAnsi="Times New Roman" w:cs="Times New Roman"/>
          <w:color w:val="000000"/>
          <w:sz w:val="24"/>
          <w:szCs w:val="24"/>
        </w:rPr>
        <w:tab/>
      </w:r>
    </w:p>
    <w:p w:rsidR="007379D1" w:rsidRPr="007A3074" w:rsidRDefault="003B38F3" w:rsidP="003E47A9">
      <w:pPr>
        <w:ind w:left="720" w:hanging="720"/>
        <w:contextualSpacing/>
        <w:rPr>
          <w:rStyle w:val="normal1"/>
          <w:rFonts w:ascii="Times New Roman" w:hAnsi="Times New Roman" w:cs="Times New Roman"/>
          <w:color w:val="000000"/>
          <w:sz w:val="24"/>
          <w:szCs w:val="24"/>
        </w:rPr>
      </w:pPr>
      <w:r w:rsidRPr="007A3074">
        <w:rPr>
          <w:rStyle w:val="normal1"/>
          <w:rFonts w:ascii="Times New Roman" w:hAnsi="Times New Roman" w:cs="Times New Roman"/>
          <w:color w:val="000000"/>
          <w:sz w:val="24"/>
          <w:szCs w:val="24"/>
          <w:u w:val="single"/>
        </w:rPr>
        <w:t>FACULTY</w:t>
      </w:r>
      <w:r w:rsidRPr="007A3074">
        <w:rPr>
          <w:rStyle w:val="normal1"/>
          <w:rFonts w:ascii="Times New Roman" w:hAnsi="Times New Roman" w:cs="Times New Roman"/>
          <w:color w:val="000000"/>
          <w:sz w:val="24"/>
          <w:szCs w:val="24"/>
        </w:rPr>
        <w:tab/>
      </w:r>
      <w:r w:rsidRPr="007A3074">
        <w:rPr>
          <w:rStyle w:val="normal1"/>
          <w:rFonts w:ascii="Times New Roman" w:hAnsi="Times New Roman" w:cs="Times New Roman"/>
          <w:color w:val="000000"/>
          <w:sz w:val="24"/>
          <w:szCs w:val="24"/>
        </w:rPr>
        <w:tab/>
      </w:r>
      <w:r w:rsidRPr="007A3074">
        <w:rPr>
          <w:rStyle w:val="normal1"/>
          <w:rFonts w:ascii="Times New Roman" w:hAnsi="Times New Roman" w:cs="Times New Roman"/>
          <w:color w:val="000000"/>
          <w:sz w:val="24"/>
          <w:szCs w:val="24"/>
        </w:rPr>
        <w:tab/>
        <w:t>Michael D. Bumbach, PhD, MSN, FNP-BC, RN</w:t>
      </w:r>
    </w:p>
    <w:p w:rsidR="003B38F3" w:rsidRPr="007A3074" w:rsidRDefault="003B38F3" w:rsidP="003E47A9">
      <w:pPr>
        <w:ind w:left="720" w:hanging="720"/>
        <w:contextualSpacing/>
        <w:rPr>
          <w:rStyle w:val="normal1"/>
          <w:rFonts w:ascii="Times New Roman" w:hAnsi="Times New Roman" w:cs="Times New Roman"/>
          <w:color w:val="000000"/>
          <w:sz w:val="24"/>
          <w:szCs w:val="24"/>
        </w:rPr>
      </w:pPr>
      <w:r w:rsidRPr="007A3074">
        <w:rPr>
          <w:rStyle w:val="normal1"/>
          <w:rFonts w:ascii="Times New Roman" w:hAnsi="Times New Roman" w:cs="Times New Roman"/>
          <w:color w:val="000000"/>
          <w:sz w:val="24"/>
          <w:szCs w:val="24"/>
        </w:rPr>
        <w:tab/>
      </w:r>
      <w:r w:rsidRPr="007A3074">
        <w:rPr>
          <w:rStyle w:val="normal1"/>
          <w:rFonts w:ascii="Times New Roman" w:hAnsi="Times New Roman" w:cs="Times New Roman"/>
          <w:color w:val="000000"/>
          <w:sz w:val="24"/>
          <w:szCs w:val="24"/>
        </w:rPr>
        <w:tab/>
      </w:r>
      <w:r w:rsidRPr="007A3074">
        <w:rPr>
          <w:rStyle w:val="normal1"/>
          <w:rFonts w:ascii="Times New Roman" w:hAnsi="Times New Roman" w:cs="Times New Roman"/>
          <w:color w:val="000000"/>
          <w:sz w:val="24"/>
          <w:szCs w:val="24"/>
        </w:rPr>
        <w:tab/>
      </w:r>
      <w:r w:rsidRPr="007A3074">
        <w:rPr>
          <w:rStyle w:val="normal1"/>
          <w:rFonts w:ascii="Times New Roman" w:hAnsi="Times New Roman" w:cs="Times New Roman"/>
          <w:color w:val="000000"/>
          <w:sz w:val="24"/>
          <w:szCs w:val="24"/>
        </w:rPr>
        <w:tab/>
        <w:t>Clinical Assistant Professor</w:t>
      </w:r>
    </w:p>
    <w:p w:rsidR="003B38F3" w:rsidRPr="007A3074" w:rsidRDefault="003B38F3" w:rsidP="003E47A9">
      <w:pPr>
        <w:ind w:left="720" w:hanging="720"/>
        <w:contextualSpacing/>
        <w:rPr>
          <w:rStyle w:val="normal1"/>
          <w:rFonts w:ascii="Times New Roman" w:hAnsi="Times New Roman" w:cs="Times New Roman"/>
          <w:color w:val="000000"/>
          <w:sz w:val="24"/>
          <w:szCs w:val="24"/>
        </w:rPr>
      </w:pPr>
      <w:r w:rsidRPr="007A3074">
        <w:rPr>
          <w:rStyle w:val="normal1"/>
          <w:rFonts w:ascii="Times New Roman" w:hAnsi="Times New Roman" w:cs="Times New Roman"/>
          <w:color w:val="000000"/>
          <w:sz w:val="24"/>
          <w:szCs w:val="24"/>
        </w:rPr>
        <w:tab/>
      </w:r>
      <w:r w:rsidRPr="007A3074">
        <w:rPr>
          <w:rStyle w:val="normal1"/>
          <w:rFonts w:ascii="Times New Roman" w:hAnsi="Times New Roman" w:cs="Times New Roman"/>
          <w:color w:val="000000"/>
          <w:sz w:val="24"/>
          <w:szCs w:val="24"/>
        </w:rPr>
        <w:tab/>
      </w:r>
      <w:r w:rsidRPr="007A3074">
        <w:rPr>
          <w:rStyle w:val="normal1"/>
          <w:rFonts w:ascii="Times New Roman" w:hAnsi="Times New Roman" w:cs="Times New Roman"/>
          <w:color w:val="000000"/>
          <w:sz w:val="24"/>
          <w:szCs w:val="24"/>
        </w:rPr>
        <w:tab/>
      </w:r>
      <w:r w:rsidRPr="007A3074">
        <w:rPr>
          <w:rStyle w:val="normal1"/>
          <w:rFonts w:ascii="Times New Roman" w:hAnsi="Times New Roman" w:cs="Times New Roman"/>
          <w:color w:val="000000"/>
          <w:sz w:val="24"/>
          <w:szCs w:val="24"/>
        </w:rPr>
        <w:tab/>
        <w:t>Office: HPNP 3214</w:t>
      </w:r>
    </w:p>
    <w:p w:rsidR="003B38F3" w:rsidRPr="007A3074" w:rsidRDefault="003B38F3" w:rsidP="003E47A9">
      <w:pPr>
        <w:ind w:left="720" w:hanging="720"/>
        <w:contextualSpacing/>
        <w:rPr>
          <w:rStyle w:val="normal1"/>
          <w:rFonts w:ascii="Times New Roman" w:hAnsi="Times New Roman" w:cs="Times New Roman"/>
          <w:color w:val="000000"/>
          <w:sz w:val="24"/>
          <w:szCs w:val="24"/>
        </w:rPr>
      </w:pPr>
      <w:r w:rsidRPr="007A3074">
        <w:rPr>
          <w:rStyle w:val="normal1"/>
          <w:rFonts w:ascii="Times New Roman" w:hAnsi="Times New Roman" w:cs="Times New Roman"/>
          <w:color w:val="000000"/>
          <w:sz w:val="24"/>
          <w:szCs w:val="24"/>
        </w:rPr>
        <w:tab/>
      </w:r>
      <w:r w:rsidRPr="007A3074">
        <w:rPr>
          <w:rStyle w:val="normal1"/>
          <w:rFonts w:ascii="Times New Roman" w:hAnsi="Times New Roman" w:cs="Times New Roman"/>
          <w:color w:val="000000"/>
          <w:sz w:val="24"/>
          <w:szCs w:val="24"/>
        </w:rPr>
        <w:tab/>
      </w:r>
      <w:r w:rsidRPr="007A3074">
        <w:rPr>
          <w:rStyle w:val="normal1"/>
          <w:rFonts w:ascii="Times New Roman" w:hAnsi="Times New Roman" w:cs="Times New Roman"/>
          <w:color w:val="000000"/>
          <w:sz w:val="24"/>
          <w:szCs w:val="24"/>
        </w:rPr>
        <w:tab/>
      </w:r>
      <w:r w:rsidRPr="007A3074">
        <w:rPr>
          <w:rStyle w:val="normal1"/>
          <w:rFonts w:ascii="Times New Roman" w:hAnsi="Times New Roman" w:cs="Times New Roman"/>
          <w:color w:val="000000"/>
          <w:sz w:val="24"/>
          <w:szCs w:val="24"/>
        </w:rPr>
        <w:tab/>
        <w:t xml:space="preserve">Office </w:t>
      </w:r>
      <w:r w:rsidRPr="007A3074">
        <w:rPr>
          <w:rStyle w:val="normal1"/>
          <w:rFonts w:ascii="Times New Roman" w:hAnsi="Times New Roman" w:cs="Times New Roman"/>
          <w:color w:val="000000"/>
          <w:sz w:val="24"/>
          <w:szCs w:val="24"/>
        </w:rPr>
        <w:tab/>
        <w:t xml:space="preserve">Hours: </w:t>
      </w:r>
      <w:r w:rsidR="00302148" w:rsidRPr="007A3074">
        <w:rPr>
          <w:rStyle w:val="normal1"/>
          <w:rFonts w:ascii="Times New Roman" w:hAnsi="Times New Roman" w:cs="Times New Roman"/>
          <w:color w:val="000000"/>
          <w:sz w:val="24"/>
          <w:szCs w:val="24"/>
        </w:rPr>
        <w:t>Wednesday 11am-1pm, Online PRN also available</w:t>
      </w:r>
    </w:p>
    <w:p w:rsidR="003B38F3" w:rsidRPr="007A3074" w:rsidRDefault="003B38F3" w:rsidP="003E47A9">
      <w:pPr>
        <w:ind w:left="720" w:hanging="720"/>
        <w:contextualSpacing/>
        <w:rPr>
          <w:rStyle w:val="normal1"/>
          <w:rFonts w:ascii="Times New Roman" w:hAnsi="Times New Roman" w:cs="Times New Roman"/>
          <w:color w:val="000000"/>
          <w:sz w:val="24"/>
          <w:szCs w:val="24"/>
        </w:rPr>
      </w:pPr>
      <w:r w:rsidRPr="007A3074">
        <w:rPr>
          <w:rStyle w:val="normal1"/>
          <w:rFonts w:ascii="Times New Roman" w:hAnsi="Times New Roman" w:cs="Times New Roman"/>
          <w:color w:val="000000"/>
          <w:sz w:val="24"/>
          <w:szCs w:val="24"/>
        </w:rPr>
        <w:tab/>
      </w:r>
      <w:r w:rsidRPr="007A3074">
        <w:rPr>
          <w:rStyle w:val="normal1"/>
          <w:rFonts w:ascii="Times New Roman" w:hAnsi="Times New Roman" w:cs="Times New Roman"/>
          <w:color w:val="000000"/>
          <w:sz w:val="24"/>
          <w:szCs w:val="24"/>
        </w:rPr>
        <w:tab/>
      </w:r>
      <w:r w:rsidRPr="007A3074">
        <w:rPr>
          <w:rStyle w:val="normal1"/>
          <w:rFonts w:ascii="Times New Roman" w:hAnsi="Times New Roman" w:cs="Times New Roman"/>
          <w:color w:val="000000"/>
          <w:sz w:val="24"/>
          <w:szCs w:val="24"/>
        </w:rPr>
        <w:tab/>
      </w:r>
      <w:r w:rsidRPr="007A3074">
        <w:rPr>
          <w:rStyle w:val="normal1"/>
          <w:rFonts w:ascii="Times New Roman" w:hAnsi="Times New Roman" w:cs="Times New Roman"/>
          <w:color w:val="000000"/>
          <w:sz w:val="24"/>
          <w:szCs w:val="24"/>
        </w:rPr>
        <w:tab/>
        <w:t>Phone: Office</w:t>
      </w:r>
      <w:r w:rsidRPr="007A3074">
        <w:rPr>
          <w:rStyle w:val="normal1"/>
          <w:rFonts w:ascii="Times New Roman" w:hAnsi="Times New Roman" w:cs="Times New Roman"/>
          <w:color w:val="000000"/>
          <w:sz w:val="24"/>
          <w:szCs w:val="24"/>
        </w:rPr>
        <w:tab/>
        <w:t>352-273-6638</w:t>
      </w:r>
    </w:p>
    <w:p w:rsidR="003B38F3" w:rsidRPr="007A3074" w:rsidRDefault="003B38F3" w:rsidP="003E47A9">
      <w:pPr>
        <w:ind w:left="720" w:hanging="720"/>
        <w:contextualSpacing/>
        <w:rPr>
          <w:rStyle w:val="normal1"/>
          <w:rFonts w:ascii="Times New Roman" w:hAnsi="Times New Roman" w:cs="Times New Roman"/>
          <w:color w:val="000000"/>
          <w:sz w:val="24"/>
          <w:szCs w:val="24"/>
        </w:rPr>
      </w:pPr>
      <w:r w:rsidRPr="007A3074">
        <w:rPr>
          <w:rStyle w:val="normal1"/>
          <w:rFonts w:ascii="Times New Roman" w:hAnsi="Times New Roman" w:cs="Times New Roman"/>
          <w:color w:val="000000"/>
          <w:sz w:val="24"/>
          <w:szCs w:val="24"/>
        </w:rPr>
        <w:tab/>
      </w:r>
      <w:r w:rsidRPr="007A3074">
        <w:rPr>
          <w:rStyle w:val="normal1"/>
          <w:rFonts w:ascii="Times New Roman" w:hAnsi="Times New Roman" w:cs="Times New Roman"/>
          <w:color w:val="000000"/>
          <w:sz w:val="24"/>
          <w:szCs w:val="24"/>
        </w:rPr>
        <w:tab/>
      </w:r>
      <w:r w:rsidRPr="007A3074">
        <w:rPr>
          <w:rStyle w:val="normal1"/>
          <w:rFonts w:ascii="Times New Roman" w:hAnsi="Times New Roman" w:cs="Times New Roman"/>
          <w:color w:val="000000"/>
          <w:sz w:val="24"/>
          <w:szCs w:val="24"/>
        </w:rPr>
        <w:tab/>
      </w:r>
      <w:r w:rsidRPr="007A3074">
        <w:rPr>
          <w:rStyle w:val="normal1"/>
          <w:rFonts w:ascii="Times New Roman" w:hAnsi="Times New Roman" w:cs="Times New Roman"/>
          <w:color w:val="000000"/>
          <w:sz w:val="24"/>
          <w:szCs w:val="24"/>
        </w:rPr>
        <w:tab/>
        <w:t xml:space="preserve">E-mail: </w:t>
      </w:r>
      <w:hyperlink r:id="rId9" w:history="1">
        <w:r w:rsidR="00873334" w:rsidRPr="007A3074">
          <w:rPr>
            <w:rStyle w:val="Hyperlink"/>
          </w:rPr>
          <w:t>mbumbach@ufl.edu</w:t>
        </w:r>
      </w:hyperlink>
      <w:r w:rsidR="00873334" w:rsidRPr="007A3074">
        <w:rPr>
          <w:rStyle w:val="normal1"/>
          <w:rFonts w:ascii="Times New Roman" w:hAnsi="Times New Roman" w:cs="Times New Roman"/>
          <w:color w:val="000000"/>
          <w:sz w:val="24"/>
          <w:szCs w:val="24"/>
        </w:rPr>
        <w:t xml:space="preserve"> </w:t>
      </w:r>
    </w:p>
    <w:p w:rsidR="003B38F3" w:rsidRPr="007A3074" w:rsidRDefault="003B38F3" w:rsidP="003E47A9">
      <w:pPr>
        <w:ind w:left="720" w:hanging="720"/>
        <w:contextualSpacing/>
        <w:rPr>
          <w:rStyle w:val="normal1"/>
          <w:rFonts w:ascii="Times New Roman" w:hAnsi="Times New Roman" w:cs="Times New Roman"/>
          <w:color w:val="000000"/>
          <w:sz w:val="24"/>
          <w:szCs w:val="24"/>
        </w:rPr>
      </w:pPr>
      <w:r w:rsidRPr="007A3074">
        <w:rPr>
          <w:rStyle w:val="normal1"/>
          <w:rFonts w:ascii="Times New Roman" w:hAnsi="Times New Roman" w:cs="Times New Roman"/>
          <w:color w:val="000000"/>
          <w:sz w:val="24"/>
          <w:szCs w:val="24"/>
        </w:rPr>
        <w:tab/>
      </w:r>
      <w:r w:rsidRPr="007A3074">
        <w:rPr>
          <w:rStyle w:val="normal1"/>
          <w:rFonts w:ascii="Times New Roman" w:hAnsi="Times New Roman" w:cs="Times New Roman"/>
          <w:color w:val="000000"/>
          <w:sz w:val="24"/>
          <w:szCs w:val="24"/>
        </w:rPr>
        <w:tab/>
      </w:r>
      <w:r w:rsidRPr="007A3074">
        <w:rPr>
          <w:rStyle w:val="normal1"/>
          <w:rFonts w:ascii="Times New Roman" w:hAnsi="Times New Roman" w:cs="Times New Roman"/>
          <w:color w:val="000000"/>
          <w:sz w:val="24"/>
          <w:szCs w:val="24"/>
        </w:rPr>
        <w:tab/>
      </w:r>
      <w:r w:rsidRPr="007A3074">
        <w:rPr>
          <w:rStyle w:val="normal1"/>
          <w:rFonts w:ascii="Times New Roman" w:hAnsi="Times New Roman" w:cs="Times New Roman"/>
          <w:color w:val="000000"/>
          <w:sz w:val="24"/>
          <w:szCs w:val="24"/>
        </w:rPr>
        <w:tab/>
      </w:r>
    </w:p>
    <w:p w:rsidR="003B38F3" w:rsidRPr="007A3074" w:rsidRDefault="003B38F3" w:rsidP="003E47A9">
      <w:pPr>
        <w:ind w:left="720" w:hanging="720"/>
        <w:contextualSpacing/>
        <w:rPr>
          <w:rStyle w:val="normal1"/>
          <w:rFonts w:ascii="Times New Roman" w:hAnsi="Times New Roman" w:cs="Times New Roman"/>
          <w:color w:val="000000"/>
          <w:sz w:val="24"/>
          <w:szCs w:val="24"/>
        </w:rPr>
      </w:pPr>
      <w:r w:rsidRPr="007A3074">
        <w:rPr>
          <w:rStyle w:val="normal1"/>
          <w:rFonts w:ascii="Times New Roman" w:hAnsi="Times New Roman" w:cs="Times New Roman"/>
          <w:color w:val="000000"/>
          <w:sz w:val="24"/>
          <w:szCs w:val="24"/>
        </w:rPr>
        <w:tab/>
      </w:r>
      <w:r w:rsidRPr="007A3074">
        <w:rPr>
          <w:rStyle w:val="normal1"/>
          <w:rFonts w:ascii="Times New Roman" w:hAnsi="Times New Roman" w:cs="Times New Roman"/>
          <w:color w:val="000000"/>
          <w:sz w:val="24"/>
          <w:szCs w:val="24"/>
        </w:rPr>
        <w:tab/>
      </w:r>
      <w:r w:rsidRPr="007A3074">
        <w:rPr>
          <w:rStyle w:val="normal1"/>
          <w:rFonts w:ascii="Times New Roman" w:hAnsi="Times New Roman" w:cs="Times New Roman"/>
          <w:color w:val="000000"/>
          <w:sz w:val="24"/>
          <w:szCs w:val="24"/>
        </w:rPr>
        <w:tab/>
      </w:r>
      <w:r w:rsidRPr="007A3074">
        <w:rPr>
          <w:rStyle w:val="normal1"/>
          <w:rFonts w:ascii="Times New Roman" w:hAnsi="Times New Roman" w:cs="Times New Roman"/>
          <w:color w:val="000000"/>
          <w:sz w:val="24"/>
          <w:szCs w:val="24"/>
        </w:rPr>
        <w:tab/>
        <w:t>Nancy G. Young, MSN, ARNP, CPNP</w:t>
      </w:r>
    </w:p>
    <w:p w:rsidR="003B38F3" w:rsidRPr="007A3074" w:rsidRDefault="003B38F3" w:rsidP="003E47A9">
      <w:pPr>
        <w:ind w:left="720" w:hanging="720"/>
        <w:contextualSpacing/>
        <w:rPr>
          <w:rStyle w:val="normal1"/>
          <w:rFonts w:ascii="Times New Roman" w:hAnsi="Times New Roman" w:cs="Times New Roman"/>
          <w:color w:val="000000"/>
          <w:sz w:val="24"/>
          <w:szCs w:val="24"/>
        </w:rPr>
      </w:pPr>
      <w:r w:rsidRPr="007A3074">
        <w:rPr>
          <w:rStyle w:val="normal1"/>
          <w:rFonts w:ascii="Times New Roman" w:hAnsi="Times New Roman" w:cs="Times New Roman"/>
          <w:color w:val="000000"/>
          <w:sz w:val="24"/>
          <w:szCs w:val="24"/>
        </w:rPr>
        <w:tab/>
      </w:r>
      <w:r w:rsidRPr="007A3074">
        <w:rPr>
          <w:rStyle w:val="normal1"/>
          <w:rFonts w:ascii="Times New Roman" w:hAnsi="Times New Roman" w:cs="Times New Roman"/>
          <w:color w:val="000000"/>
          <w:sz w:val="24"/>
          <w:szCs w:val="24"/>
        </w:rPr>
        <w:tab/>
      </w:r>
      <w:r w:rsidRPr="007A3074">
        <w:rPr>
          <w:rStyle w:val="normal1"/>
          <w:rFonts w:ascii="Times New Roman" w:hAnsi="Times New Roman" w:cs="Times New Roman"/>
          <w:color w:val="000000"/>
          <w:sz w:val="24"/>
          <w:szCs w:val="24"/>
        </w:rPr>
        <w:tab/>
      </w:r>
      <w:r w:rsidRPr="007A3074">
        <w:rPr>
          <w:rStyle w:val="normal1"/>
          <w:rFonts w:ascii="Times New Roman" w:hAnsi="Times New Roman" w:cs="Times New Roman"/>
          <w:color w:val="000000"/>
          <w:sz w:val="24"/>
          <w:szCs w:val="24"/>
        </w:rPr>
        <w:tab/>
        <w:t>Clinical Assistant Professor</w:t>
      </w:r>
    </w:p>
    <w:p w:rsidR="003B38F3" w:rsidRPr="007A3074" w:rsidRDefault="003B38F3" w:rsidP="003E47A9">
      <w:pPr>
        <w:ind w:left="720" w:hanging="720"/>
        <w:contextualSpacing/>
        <w:rPr>
          <w:rStyle w:val="normal1"/>
          <w:rFonts w:ascii="Times New Roman" w:hAnsi="Times New Roman" w:cs="Times New Roman"/>
          <w:color w:val="000000"/>
          <w:sz w:val="24"/>
          <w:szCs w:val="24"/>
        </w:rPr>
      </w:pPr>
      <w:r w:rsidRPr="007A3074">
        <w:rPr>
          <w:rStyle w:val="normal1"/>
          <w:rFonts w:ascii="Times New Roman" w:hAnsi="Times New Roman" w:cs="Times New Roman"/>
          <w:color w:val="000000"/>
          <w:sz w:val="24"/>
          <w:szCs w:val="24"/>
        </w:rPr>
        <w:tab/>
      </w:r>
      <w:r w:rsidRPr="007A3074">
        <w:rPr>
          <w:rStyle w:val="normal1"/>
          <w:rFonts w:ascii="Times New Roman" w:hAnsi="Times New Roman" w:cs="Times New Roman"/>
          <w:color w:val="000000"/>
          <w:sz w:val="24"/>
          <w:szCs w:val="24"/>
        </w:rPr>
        <w:tab/>
      </w:r>
      <w:r w:rsidRPr="007A3074">
        <w:rPr>
          <w:rStyle w:val="normal1"/>
          <w:rFonts w:ascii="Times New Roman" w:hAnsi="Times New Roman" w:cs="Times New Roman"/>
          <w:color w:val="000000"/>
          <w:sz w:val="24"/>
          <w:szCs w:val="24"/>
        </w:rPr>
        <w:tab/>
      </w:r>
      <w:r w:rsidRPr="007A3074">
        <w:rPr>
          <w:rStyle w:val="normal1"/>
          <w:rFonts w:ascii="Times New Roman" w:hAnsi="Times New Roman" w:cs="Times New Roman"/>
          <w:color w:val="000000"/>
          <w:sz w:val="24"/>
          <w:szCs w:val="24"/>
        </w:rPr>
        <w:tab/>
        <w:t>Office: HPNP 2218</w:t>
      </w:r>
    </w:p>
    <w:p w:rsidR="003B38F3" w:rsidRPr="007A3074" w:rsidRDefault="003B38F3" w:rsidP="003E47A9">
      <w:pPr>
        <w:ind w:left="720" w:hanging="720"/>
        <w:contextualSpacing/>
        <w:rPr>
          <w:rStyle w:val="normal1"/>
          <w:rFonts w:ascii="Times New Roman" w:hAnsi="Times New Roman" w:cs="Times New Roman"/>
          <w:color w:val="000000"/>
          <w:sz w:val="24"/>
          <w:szCs w:val="24"/>
        </w:rPr>
      </w:pPr>
      <w:r w:rsidRPr="007A3074">
        <w:rPr>
          <w:rStyle w:val="normal1"/>
          <w:rFonts w:ascii="Times New Roman" w:hAnsi="Times New Roman" w:cs="Times New Roman"/>
          <w:color w:val="000000"/>
          <w:sz w:val="24"/>
          <w:szCs w:val="24"/>
        </w:rPr>
        <w:tab/>
      </w:r>
      <w:r w:rsidRPr="007A3074">
        <w:rPr>
          <w:rStyle w:val="normal1"/>
          <w:rFonts w:ascii="Times New Roman" w:hAnsi="Times New Roman" w:cs="Times New Roman"/>
          <w:color w:val="000000"/>
          <w:sz w:val="24"/>
          <w:szCs w:val="24"/>
        </w:rPr>
        <w:tab/>
      </w:r>
      <w:r w:rsidRPr="007A3074">
        <w:rPr>
          <w:rStyle w:val="normal1"/>
          <w:rFonts w:ascii="Times New Roman" w:hAnsi="Times New Roman" w:cs="Times New Roman"/>
          <w:color w:val="000000"/>
          <w:sz w:val="24"/>
          <w:szCs w:val="24"/>
        </w:rPr>
        <w:tab/>
      </w:r>
      <w:r w:rsidRPr="007A3074">
        <w:rPr>
          <w:rStyle w:val="normal1"/>
          <w:rFonts w:ascii="Times New Roman" w:hAnsi="Times New Roman" w:cs="Times New Roman"/>
          <w:color w:val="000000"/>
          <w:sz w:val="24"/>
          <w:szCs w:val="24"/>
        </w:rPr>
        <w:tab/>
        <w:t>Office Hours:</w:t>
      </w:r>
      <w:r w:rsidRPr="007A3074">
        <w:rPr>
          <w:rStyle w:val="normal1"/>
          <w:rFonts w:ascii="Times New Roman" w:hAnsi="Times New Roman" w:cs="Times New Roman"/>
          <w:color w:val="000000"/>
          <w:sz w:val="24"/>
          <w:szCs w:val="24"/>
        </w:rPr>
        <w:tab/>
      </w:r>
      <w:r w:rsidR="00017BCE" w:rsidRPr="007A3074">
        <w:rPr>
          <w:rStyle w:val="normal1"/>
          <w:rFonts w:ascii="Times New Roman" w:hAnsi="Times New Roman" w:cs="Times New Roman"/>
          <w:color w:val="000000"/>
          <w:sz w:val="24"/>
          <w:szCs w:val="24"/>
        </w:rPr>
        <w:t>Wednesday 11am-1pm</w:t>
      </w:r>
    </w:p>
    <w:p w:rsidR="003B38F3" w:rsidRPr="007A3074" w:rsidRDefault="003B38F3" w:rsidP="003E47A9">
      <w:pPr>
        <w:ind w:left="720" w:hanging="720"/>
        <w:contextualSpacing/>
        <w:rPr>
          <w:rStyle w:val="normal1"/>
          <w:rFonts w:ascii="Times New Roman" w:hAnsi="Times New Roman" w:cs="Times New Roman"/>
          <w:color w:val="000000"/>
          <w:sz w:val="24"/>
          <w:szCs w:val="24"/>
        </w:rPr>
      </w:pPr>
      <w:r w:rsidRPr="007A3074">
        <w:rPr>
          <w:rStyle w:val="normal1"/>
          <w:rFonts w:ascii="Times New Roman" w:hAnsi="Times New Roman" w:cs="Times New Roman"/>
          <w:color w:val="000000"/>
          <w:sz w:val="24"/>
          <w:szCs w:val="24"/>
        </w:rPr>
        <w:tab/>
      </w:r>
      <w:r w:rsidRPr="007A3074">
        <w:rPr>
          <w:rStyle w:val="normal1"/>
          <w:rFonts w:ascii="Times New Roman" w:hAnsi="Times New Roman" w:cs="Times New Roman"/>
          <w:color w:val="000000"/>
          <w:sz w:val="24"/>
          <w:szCs w:val="24"/>
        </w:rPr>
        <w:tab/>
      </w:r>
      <w:r w:rsidRPr="007A3074">
        <w:rPr>
          <w:rStyle w:val="normal1"/>
          <w:rFonts w:ascii="Times New Roman" w:hAnsi="Times New Roman" w:cs="Times New Roman"/>
          <w:color w:val="000000"/>
          <w:sz w:val="24"/>
          <w:szCs w:val="24"/>
        </w:rPr>
        <w:tab/>
      </w:r>
      <w:r w:rsidRPr="007A3074">
        <w:rPr>
          <w:rStyle w:val="normal1"/>
          <w:rFonts w:ascii="Times New Roman" w:hAnsi="Times New Roman" w:cs="Times New Roman"/>
          <w:color w:val="000000"/>
          <w:sz w:val="24"/>
          <w:szCs w:val="24"/>
        </w:rPr>
        <w:tab/>
        <w:t>E-mail:</w:t>
      </w:r>
      <w:r w:rsidRPr="007A3074">
        <w:rPr>
          <w:rStyle w:val="normal1"/>
          <w:rFonts w:ascii="Times New Roman" w:hAnsi="Times New Roman" w:cs="Times New Roman"/>
          <w:color w:val="000000"/>
          <w:sz w:val="24"/>
          <w:szCs w:val="24"/>
        </w:rPr>
        <w:tab/>
      </w:r>
      <w:r w:rsidR="0055550F" w:rsidRPr="007A3074">
        <w:rPr>
          <w:rStyle w:val="normal1"/>
          <w:rFonts w:ascii="Times New Roman" w:hAnsi="Times New Roman" w:cs="Times New Roman"/>
          <w:color w:val="000000"/>
          <w:sz w:val="24"/>
          <w:szCs w:val="24"/>
        </w:rPr>
        <w:t xml:space="preserve"> </w:t>
      </w:r>
      <w:hyperlink r:id="rId10" w:history="1">
        <w:r w:rsidR="00873334" w:rsidRPr="007A3074">
          <w:rPr>
            <w:rStyle w:val="Hyperlink"/>
          </w:rPr>
          <w:t>ngyoung@ufl.edu</w:t>
        </w:r>
      </w:hyperlink>
      <w:r w:rsidR="00873334" w:rsidRPr="007A3074">
        <w:rPr>
          <w:rStyle w:val="normal1"/>
          <w:rFonts w:ascii="Times New Roman" w:hAnsi="Times New Roman" w:cs="Times New Roman"/>
          <w:color w:val="000000"/>
          <w:sz w:val="24"/>
          <w:szCs w:val="24"/>
        </w:rPr>
        <w:t xml:space="preserve"> </w:t>
      </w:r>
    </w:p>
    <w:p w:rsidR="007A3074" w:rsidRPr="007A3074" w:rsidRDefault="007A3074" w:rsidP="003E47A9">
      <w:pPr>
        <w:ind w:left="720" w:hanging="720"/>
        <w:contextualSpacing/>
        <w:rPr>
          <w:rStyle w:val="normal1"/>
          <w:rFonts w:ascii="Times New Roman" w:hAnsi="Times New Roman" w:cs="Times New Roman"/>
          <w:color w:val="000000"/>
          <w:sz w:val="24"/>
          <w:szCs w:val="24"/>
        </w:rPr>
      </w:pPr>
    </w:p>
    <w:p w:rsidR="007A3074" w:rsidRPr="007A3074" w:rsidRDefault="007A3074" w:rsidP="003E47A9">
      <w:pPr>
        <w:ind w:left="720" w:hanging="720"/>
        <w:contextualSpacing/>
        <w:rPr>
          <w:rStyle w:val="normal1"/>
          <w:rFonts w:ascii="Times New Roman" w:hAnsi="Times New Roman" w:cs="Times New Roman"/>
          <w:color w:val="000000"/>
          <w:sz w:val="24"/>
          <w:szCs w:val="24"/>
        </w:rPr>
      </w:pPr>
      <w:r w:rsidRPr="007A3074">
        <w:rPr>
          <w:rStyle w:val="normal1"/>
          <w:rFonts w:ascii="Times New Roman" w:hAnsi="Times New Roman" w:cs="Times New Roman"/>
          <w:color w:val="000000"/>
          <w:sz w:val="24"/>
          <w:szCs w:val="24"/>
        </w:rPr>
        <w:tab/>
      </w:r>
      <w:r w:rsidRPr="007A3074">
        <w:rPr>
          <w:rStyle w:val="normal1"/>
          <w:rFonts w:ascii="Times New Roman" w:hAnsi="Times New Roman" w:cs="Times New Roman"/>
          <w:color w:val="000000"/>
          <w:sz w:val="24"/>
          <w:szCs w:val="24"/>
        </w:rPr>
        <w:tab/>
      </w:r>
      <w:r w:rsidRPr="007A3074">
        <w:rPr>
          <w:rStyle w:val="normal1"/>
          <w:rFonts w:ascii="Times New Roman" w:hAnsi="Times New Roman" w:cs="Times New Roman"/>
          <w:color w:val="000000"/>
          <w:sz w:val="24"/>
          <w:szCs w:val="24"/>
        </w:rPr>
        <w:tab/>
      </w:r>
      <w:r w:rsidRPr="007A3074">
        <w:rPr>
          <w:rStyle w:val="normal1"/>
          <w:rFonts w:ascii="Times New Roman" w:hAnsi="Times New Roman" w:cs="Times New Roman"/>
          <w:color w:val="000000"/>
          <w:sz w:val="24"/>
          <w:szCs w:val="24"/>
        </w:rPr>
        <w:tab/>
        <w:t>Anita Stephen, MSN, RN, CNL-BC</w:t>
      </w:r>
    </w:p>
    <w:p w:rsidR="007A3074" w:rsidRPr="007A3074" w:rsidRDefault="007A3074" w:rsidP="003E47A9">
      <w:pPr>
        <w:ind w:left="720" w:hanging="720"/>
        <w:contextualSpacing/>
        <w:rPr>
          <w:rStyle w:val="normal1"/>
          <w:rFonts w:ascii="Times New Roman" w:hAnsi="Times New Roman" w:cs="Times New Roman"/>
          <w:color w:val="000000"/>
          <w:sz w:val="24"/>
          <w:szCs w:val="24"/>
        </w:rPr>
      </w:pPr>
      <w:r w:rsidRPr="007A3074">
        <w:rPr>
          <w:rStyle w:val="normal1"/>
          <w:rFonts w:ascii="Times New Roman" w:hAnsi="Times New Roman" w:cs="Times New Roman"/>
          <w:color w:val="000000"/>
          <w:sz w:val="24"/>
          <w:szCs w:val="24"/>
        </w:rPr>
        <w:tab/>
      </w:r>
      <w:r w:rsidRPr="007A3074">
        <w:rPr>
          <w:rStyle w:val="normal1"/>
          <w:rFonts w:ascii="Times New Roman" w:hAnsi="Times New Roman" w:cs="Times New Roman"/>
          <w:color w:val="000000"/>
          <w:sz w:val="24"/>
          <w:szCs w:val="24"/>
        </w:rPr>
        <w:tab/>
      </w:r>
      <w:r w:rsidRPr="007A3074">
        <w:rPr>
          <w:rStyle w:val="normal1"/>
          <w:rFonts w:ascii="Times New Roman" w:hAnsi="Times New Roman" w:cs="Times New Roman"/>
          <w:color w:val="000000"/>
          <w:sz w:val="24"/>
          <w:szCs w:val="24"/>
        </w:rPr>
        <w:tab/>
      </w:r>
      <w:r w:rsidRPr="007A3074">
        <w:rPr>
          <w:rStyle w:val="normal1"/>
          <w:rFonts w:ascii="Times New Roman" w:hAnsi="Times New Roman" w:cs="Times New Roman"/>
          <w:color w:val="000000"/>
          <w:sz w:val="24"/>
          <w:szCs w:val="24"/>
        </w:rPr>
        <w:tab/>
        <w:t>Clinical Assistant Professor</w:t>
      </w:r>
    </w:p>
    <w:p w:rsidR="007A3074" w:rsidRPr="007A3074" w:rsidRDefault="007A3074" w:rsidP="007A3074">
      <w:pPr>
        <w:ind w:left="720" w:hanging="720"/>
        <w:contextualSpacing/>
        <w:rPr>
          <w:rStyle w:val="normal1"/>
          <w:rFonts w:ascii="Times New Roman" w:hAnsi="Times New Roman" w:cs="Times New Roman"/>
          <w:color w:val="000000"/>
          <w:sz w:val="24"/>
          <w:szCs w:val="24"/>
        </w:rPr>
      </w:pPr>
      <w:r w:rsidRPr="007A3074">
        <w:rPr>
          <w:rStyle w:val="normal1"/>
          <w:rFonts w:ascii="Times New Roman" w:hAnsi="Times New Roman" w:cs="Times New Roman"/>
          <w:color w:val="000000"/>
          <w:sz w:val="24"/>
          <w:szCs w:val="24"/>
        </w:rPr>
        <w:tab/>
      </w:r>
      <w:r w:rsidRPr="007A3074">
        <w:rPr>
          <w:rStyle w:val="normal1"/>
          <w:rFonts w:ascii="Times New Roman" w:hAnsi="Times New Roman" w:cs="Times New Roman"/>
          <w:color w:val="000000"/>
          <w:sz w:val="24"/>
          <w:szCs w:val="24"/>
        </w:rPr>
        <w:tab/>
      </w:r>
      <w:r w:rsidRPr="007A3074">
        <w:rPr>
          <w:rStyle w:val="normal1"/>
          <w:rFonts w:ascii="Times New Roman" w:hAnsi="Times New Roman" w:cs="Times New Roman"/>
          <w:color w:val="000000"/>
          <w:sz w:val="24"/>
          <w:szCs w:val="24"/>
        </w:rPr>
        <w:tab/>
      </w:r>
      <w:r w:rsidRPr="007A3074">
        <w:rPr>
          <w:rStyle w:val="normal1"/>
          <w:rFonts w:ascii="Times New Roman" w:hAnsi="Times New Roman" w:cs="Times New Roman"/>
          <w:color w:val="000000"/>
          <w:sz w:val="24"/>
          <w:szCs w:val="24"/>
        </w:rPr>
        <w:tab/>
        <w:t>Office: HPNP 3240</w:t>
      </w:r>
    </w:p>
    <w:p w:rsidR="007A3074" w:rsidRPr="007A3074" w:rsidRDefault="007A3074" w:rsidP="007A3074">
      <w:pPr>
        <w:ind w:left="720" w:hanging="720"/>
        <w:contextualSpacing/>
        <w:rPr>
          <w:rStyle w:val="normal1"/>
          <w:rFonts w:ascii="Times New Roman" w:hAnsi="Times New Roman" w:cs="Times New Roman"/>
          <w:color w:val="000000"/>
          <w:sz w:val="24"/>
          <w:szCs w:val="24"/>
        </w:rPr>
      </w:pPr>
      <w:r w:rsidRPr="007A3074">
        <w:rPr>
          <w:rStyle w:val="normal1"/>
          <w:rFonts w:ascii="Times New Roman" w:hAnsi="Times New Roman" w:cs="Times New Roman"/>
          <w:color w:val="000000"/>
          <w:sz w:val="24"/>
          <w:szCs w:val="24"/>
        </w:rPr>
        <w:tab/>
      </w:r>
      <w:r w:rsidRPr="007A3074">
        <w:rPr>
          <w:rStyle w:val="normal1"/>
          <w:rFonts w:ascii="Times New Roman" w:hAnsi="Times New Roman" w:cs="Times New Roman"/>
          <w:color w:val="000000"/>
          <w:sz w:val="24"/>
          <w:szCs w:val="24"/>
        </w:rPr>
        <w:tab/>
      </w:r>
      <w:r w:rsidRPr="007A3074">
        <w:rPr>
          <w:rStyle w:val="normal1"/>
          <w:rFonts w:ascii="Times New Roman" w:hAnsi="Times New Roman" w:cs="Times New Roman"/>
          <w:color w:val="000000"/>
          <w:sz w:val="24"/>
          <w:szCs w:val="24"/>
        </w:rPr>
        <w:tab/>
      </w:r>
      <w:r w:rsidRPr="007A3074">
        <w:rPr>
          <w:rStyle w:val="normal1"/>
          <w:rFonts w:ascii="Times New Roman" w:hAnsi="Times New Roman" w:cs="Times New Roman"/>
          <w:color w:val="000000"/>
          <w:sz w:val="24"/>
          <w:szCs w:val="24"/>
        </w:rPr>
        <w:tab/>
        <w:t>Office Hours: Thursday 9am-11am</w:t>
      </w:r>
    </w:p>
    <w:p w:rsidR="007A3074" w:rsidRPr="007A3074" w:rsidRDefault="007A3074" w:rsidP="007A3074">
      <w:pPr>
        <w:ind w:left="720" w:hanging="720"/>
        <w:contextualSpacing/>
        <w:rPr>
          <w:color w:val="212121"/>
        </w:rPr>
      </w:pPr>
      <w:r w:rsidRPr="007A3074">
        <w:rPr>
          <w:rStyle w:val="normal1"/>
          <w:rFonts w:ascii="Times New Roman" w:hAnsi="Times New Roman" w:cs="Times New Roman"/>
          <w:color w:val="000000"/>
          <w:sz w:val="24"/>
          <w:szCs w:val="24"/>
        </w:rPr>
        <w:tab/>
      </w:r>
      <w:r w:rsidRPr="007A3074">
        <w:rPr>
          <w:rStyle w:val="normal1"/>
          <w:rFonts w:ascii="Times New Roman" w:hAnsi="Times New Roman" w:cs="Times New Roman"/>
          <w:color w:val="000000"/>
          <w:sz w:val="24"/>
          <w:szCs w:val="24"/>
        </w:rPr>
        <w:tab/>
      </w:r>
      <w:r w:rsidRPr="007A3074">
        <w:rPr>
          <w:rStyle w:val="normal1"/>
          <w:rFonts w:ascii="Times New Roman" w:hAnsi="Times New Roman" w:cs="Times New Roman"/>
          <w:color w:val="000000"/>
          <w:sz w:val="24"/>
          <w:szCs w:val="24"/>
        </w:rPr>
        <w:tab/>
      </w:r>
      <w:r w:rsidRPr="007A3074">
        <w:rPr>
          <w:rStyle w:val="normal1"/>
          <w:rFonts w:ascii="Times New Roman" w:hAnsi="Times New Roman" w:cs="Times New Roman"/>
          <w:color w:val="000000"/>
          <w:sz w:val="24"/>
          <w:szCs w:val="24"/>
        </w:rPr>
        <w:tab/>
        <w:t>Phone: Office 352-273-6328</w:t>
      </w:r>
    </w:p>
    <w:p w:rsidR="007A3074" w:rsidRPr="007A3074" w:rsidRDefault="007A3074" w:rsidP="007A3074">
      <w:pPr>
        <w:rPr>
          <w:color w:val="212121"/>
        </w:rPr>
      </w:pPr>
      <w:r w:rsidRPr="007A3074">
        <w:rPr>
          <w:color w:val="212121"/>
        </w:rPr>
        <w:tab/>
      </w:r>
      <w:r w:rsidRPr="007A3074">
        <w:rPr>
          <w:color w:val="212121"/>
        </w:rPr>
        <w:tab/>
      </w:r>
      <w:r w:rsidRPr="007A3074">
        <w:rPr>
          <w:color w:val="212121"/>
        </w:rPr>
        <w:tab/>
      </w:r>
      <w:r w:rsidRPr="007A3074">
        <w:rPr>
          <w:color w:val="212121"/>
        </w:rPr>
        <w:tab/>
        <w:t xml:space="preserve">E-mail: </w:t>
      </w:r>
      <w:hyperlink r:id="rId11" w:history="1">
        <w:r w:rsidRPr="007A3074">
          <w:rPr>
            <w:rStyle w:val="Hyperlink"/>
          </w:rPr>
          <w:t>astephen@ufl.edu</w:t>
        </w:r>
      </w:hyperlink>
      <w:r w:rsidRPr="007A3074">
        <w:rPr>
          <w:color w:val="212121"/>
        </w:rPr>
        <w:t>​</w:t>
      </w:r>
    </w:p>
    <w:p w:rsidR="00306CCA" w:rsidRPr="007A3074" w:rsidRDefault="00306CCA" w:rsidP="003E47A9">
      <w:pPr>
        <w:ind w:left="720" w:hanging="720"/>
        <w:contextualSpacing/>
        <w:rPr>
          <w:rStyle w:val="normal1"/>
          <w:rFonts w:ascii="Times New Roman" w:hAnsi="Times New Roman" w:cs="Times New Roman"/>
          <w:color w:val="000000"/>
          <w:sz w:val="24"/>
          <w:szCs w:val="24"/>
        </w:rPr>
      </w:pPr>
    </w:p>
    <w:p w:rsidR="00731DAF" w:rsidRPr="007A3074" w:rsidRDefault="00657DBF" w:rsidP="00184B1A">
      <w:pPr>
        <w:rPr>
          <w:color w:val="000000"/>
        </w:rPr>
      </w:pPr>
      <w:r w:rsidRPr="007A3074">
        <w:rPr>
          <w:color w:val="000000"/>
          <w:u w:val="single"/>
        </w:rPr>
        <w:t>COURSE DESCRIPTION</w:t>
      </w:r>
      <w:r w:rsidRPr="007A3074">
        <w:rPr>
          <w:color w:val="000000"/>
        </w:rPr>
        <w:t xml:space="preserve"> </w:t>
      </w:r>
      <w:r w:rsidRPr="007A3074">
        <w:rPr>
          <w:color w:val="000000"/>
        </w:rPr>
        <w:tab/>
        <w:t xml:space="preserve">This </w:t>
      </w:r>
      <w:r w:rsidR="00D253C3" w:rsidRPr="007A3074">
        <w:rPr>
          <w:color w:val="000000"/>
        </w:rPr>
        <w:t xml:space="preserve">purpose of this </w:t>
      </w:r>
      <w:r w:rsidRPr="007A3074">
        <w:rPr>
          <w:color w:val="000000"/>
        </w:rPr>
        <w:t xml:space="preserve">course </w:t>
      </w:r>
      <w:r w:rsidR="00D253C3" w:rsidRPr="007A3074">
        <w:rPr>
          <w:color w:val="000000"/>
        </w:rPr>
        <w:t>is to</w:t>
      </w:r>
      <w:r w:rsidR="00731DAF" w:rsidRPr="007A3074">
        <w:rPr>
          <w:color w:val="000000"/>
        </w:rPr>
        <w:t xml:space="preserve"> </w:t>
      </w:r>
      <w:r w:rsidR="001C7D6F" w:rsidRPr="007A3074">
        <w:rPr>
          <w:color w:val="000000"/>
        </w:rPr>
        <w:t xml:space="preserve">examine </w:t>
      </w:r>
      <w:r w:rsidR="00731DAF" w:rsidRPr="007A3074">
        <w:rPr>
          <w:color w:val="000000"/>
        </w:rPr>
        <w:t>therapeutic</w:t>
      </w:r>
      <w:r w:rsidR="001C7D6F" w:rsidRPr="007A3074">
        <w:rPr>
          <w:color w:val="000000"/>
        </w:rPr>
        <w:t xml:space="preserve"> </w:t>
      </w:r>
      <w:r w:rsidRPr="007A3074">
        <w:rPr>
          <w:color w:val="000000"/>
        </w:rPr>
        <w:t>communicat</w:t>
      </w:r>
      <w:r w:rsidR="00731DAF" w:rsidRPr="007A3074">
        <w:rPr>
          <w:color w:val="000000"/>
        </w:rPr>
        <w:t>ion</w:t>
      </w:r>
      <w:r w:rsidR="002E1A7F" w:rsidRPr="007A3074">
        <w:rPr>
          <w:color w:val="000000"/>
        </w:rPr>
        <w:t xml:space="preserve"> and </w:t>
      </w:r>
      <w:r w:rsidR="001B1BF3" w:rsidRPr="007A3074">
        <w:rPr>
          <w:color w:val="000000"/>
        </w:rPr>
        <w:t xml:space="preserve">health </w:t>
      </w:r>
      <w:r w:rsidRPr="007A3074">
        <w:rPr>
          <w:color w:val="000000"/>
        </w:rPr>
        <w:t>assessment</w:t>
      </w:r>
      <w:r w:rsidR="002E1A7F" w:rsidRPr="007A3074">
        <w:rPr>
          <w:color w:val="000000"/>
        </w:rPr>
        <w:t xml:space="preserve"> principles and techniques. </w:t>
      </w:r>
      <w:r w:rsidR="00731DAF" w:rsidRPr="007A3074">
        <w:rPr>
          <w:color w:val="000000"/>
        </w:rPr>
        <w:t xml:space="preserve"> Emphasis</w:t>
      </w:r>
      <w:r w:rsidR="00722607" w:rsidRPr="007A3074">
        <w:rPr>
          <w:color w:val="000000"/>
        </w:rPr>
        <w:t xml:space="preserve"> is on development of therapeutic</w:t>
      </w:r>
      <w:r w:rsidR="001C7D6F" w:rsidRPr="007A3074">
        <w:rPr>
          <w:color w:val="000000"/>
        </w:rPr>
        <w:t xml:space="preserve"> </w:t>
      </w:r>
      <w:r w:rsidRPr="007A3074">
        <w:rPr>
          <w:color w:val="000000"/>
        </w:rPr>
        <w:t>communication</w:t>
      </w:r>
      <w:r w:rsidR="00410490" w:rsidRPr="007A3074">
        <w:rPr>
          <w:color w:val="000000"/>
        </w:rPr>
        <w:t xml:space="preserve"> </w:t>
      </w:r>
      <w:r w:rsidR="00CE3939" w:rsidRPr="007A3074">
        <w:rPr>
          <w:color w:val="000000"/>
        </w:rPr>
        <w:t xml:space="preserve">skills </w:t>
      </w:r>
      <w:r w:rsidR="00410490" w:rsidRPr="007A3074">
        <w:rPr>
          <w:color w:val="000000"/>
        </w:rPr>
        <w:t xml:space="preserve">and </w:t>
      </w:r>
      <w:r w:rsidRPr="007A3074">
        <w:rPr>
          <w:color w:val="000000"/>
        </w:rPr>
        <w:t xml:space="preserve">assessment </w:t>
      </w:r>
      <w:r w:rsidR="00722607" w:rsidRPr="007A3074">
        <w:rPr>
          <w:color w:val="000000"/>
        </w:rPr>
        <w:t xml:space="preserve">of </w:t>
      </w:r>
      <w:r w:rsidR="003E47A9" w:rsidRPr="007A3074">
        <w:rPr>
          <w:color w:val="000000"/>
        </w:rPr>
        <w:t xml:space="preserve">the </w:t>
      </w:r>
      <w:r w:rsidR="00722607" w:rsidRPr="007A3074">
        <w:rPr>
          <w:color w:val="000000"/>
        </w:rPr>
        <w:t xml:space="preserve">health </w:t>
      </w:r>
      <w:r w:rsidR="00EE6903" w:rsidRPr="007A3074">
        <w:rPr>
          <w:color w:val="000000"/>
        </w:rPr>
        <w:t>of individuals across the life</w:t>
      </w:r>
      <w:r w:rsidR="00731DAF" w:rsidRPr="007A3074">
        <w:rPr>
          <w:color w:val="000000"/>
        </w:rPr>
        <w:t>span</w:t>
      </w:r>
      <w:r w:rsidR="003E47A9" w:rsidRPr="007A3074">
        <w:rPr>
          <w:color w:val="000000"/>
        </w:rPr>
        <w:t>.</w:t>
      </w:r>
      <w:r w:rsidR="00C72E82" w:rsidRPr="007A3074">
        <w:rPr>
          <w:color w:val="000000"/>
        </w:rPr>
        <w:t xml:space="preserve"> </w:t>
      </w:r>
      <w:r w:rsidRPr="007A3074">
        <w:rPr>
          <w:color w:val="000000"/>
        </w:rPr>
        <w:t xml:space="preserve">Focus is on </w:t>
      </w:r>
      <w:r w:rsidR="00731DAF" w:rsidRPr="007A3074">
        <w:rPr>
          <w:color w:val="000000"/>
        </w:rPr>
        <w:t>development of therapeutic</w:t>
      </w:r>
      <w:r w:rsidR="001C7D6F" w:rsidRPr="007A3074">
        <w:rPr>
          <w:color w:val="000000"/>
        </w:rPr>
        <w:t xml:space="preserve"> </w:t>
      </w:r>
      <w:r w:rsidR="00731DAF" w:rsidRPr="007A3074">
        <w:rPr>
          <w:color w:val="000000"/>
        </w:rPr>
        <w:t xml:space="preserve">relationships and </w:t>
      </w:r>
      <w:r w:rsidR="008775E0" w:rsidRPr="007A3074">
        <w:rPr>
          <w:color w:val="000000"/>
        </w:rPr>
        <w:t xml:space="preserve">the use of </w:t>
      </w:r>
      <w:r w:rsidR="00731DAF" w:rsidRPr="007A3074">
        <w:rPr>
          <w:color w:val="000000"/>
        </w:rPr>
        <w:t>general</w:t>
      </w:r>
      <w:r w:rsidRPr="007A3074">
        <w:rPr>
          <w:color w:val="000000"/>
        </w:rPr>
        <w:t xml:space="preserve"> and </w:t>
      </w:r>
      <w:r w:rsidR="00731DAF" w:rsidRPr="007A3074">
        <w:rPr>
          <w:color w:val="000000"/>
        </w:rPr>
        <w:t>specialized</w:t>
      </w:r>
      <w:r w:rsidR="001B1BF3" w:rsidRPr="007A3074">
        <w:rPr>
          <w:color w:val="000000"/>
        </w:rPr>
        <w:t xml:space="preserve"> </w:t>
      </w:r>
      <w:r w:rsidRPr="007A3074">
        <w:rPr>
          <w:color w:val="000000"/>
        </w:rPr>
        <w:t>assessment skill</w:t>
      </w:r>
      <w:r w:rsidR="00731DAF" w:rsidRPr="007A3074">
        <w:rPr>
          <w:color w:val="000000"/>
        </w:rPr>
        <w:t>s as a basis for clinical decisi</w:t>
      </w:r>
      <w:r w:rsidRPr="007A3074">
        <w:rPr>
          <w:color w:val="000000"/>
        </w:rPr>
        <w:t>on</w:t>
      </w:r>
      <w:r w:rsidR="001C7D6F" w:rsidRPr="007A3074">
        <w:rPr>
          <w:color w:val="000000"/>
        </w:rPr>
        <w:t xml:space="preserve"> </w:t>
      </w:r>
      <w:r w:rsidRPr="007A3074">
        <w:rPr>
          <w:color w:val="000000"/>
        </w:rPr>
        <w:t>making</w:t>
      </w:r>
      <w:r w:rsidR="001B1BF3" w:rsidRPr="007A3074">
        <w:rPr>
          <w:color w:val="000000"/>
        </w:rPr>
        <w:t>.</w:t>
      </w:r>
    </w:p>
    <w:p w:rsidR="00657DBF" w:rsidRPr="003E47A9" w:rsidRDefault="00657DBF" w:rsidP="006E2CCC">
      <w:pPr>
        <w:ind w:left="720" w:hanging="720"/>
        <w:rPr>
          <w:color w:val="000000"/>
        </w:rPr>
      </w:pPr>
    </w:p>
    <w:p w:rsidR="002E0361" w:rsidRDefault="002E0361" w:rsidP="006E2CCC">
      <w:pPr>
        <w:ind w:left="720" w:hanging="720"/>
        <w:rPr>
          <w:color w:val="000000"/>
          <w:u w:val="single"/>
        </w:rPr>
      </w:pPr>
    </w:p>
    <w:p w:rsidR="00657DBF" w:rsidRPr="003E47A9" w:rsidRDefault="00657DBF" w:rsidP="006E2CCC">
      <w:pPr>
        <w:ind w:left="720" w:hanging="720"/>
        <w:rPr>
          <w:color w:val="000000"/>
        </w:rPr>
      </w:pPr>
      <w:r w:rsidRPr="003E47A9">
        <w:rPr>
          <w:color w:val="000000"/>
          <w:u w:val="single"/>
        </w:rPr>
        <w:lastRenderedPageBreak/>
        <w:t xml:space="preserve">COURSE OBJECTIVES </w:t>
      </w:r>
      <w:r w:rsidRPr="003E47A9">
        <w:rPr>
          <w:color w:val="000000"/>
        </w:rPr>
        <w:tab/>
        <w:t>Upon completion of this course the student will be able to:</w:t>
      </w:r>
    </w:p>
    <w:p w:rsidR="00657DBF" w:rsidRPr="003E47A9" w:rsidRDefault="00657DBF" w:rsidP="006E2CCC">
      <w:pPr>
        <w:numPr>
          <w:ilvl w:val="0"/>
          <w:numId w:val="4"/>
        </w:numPr>
        <w:rPr>
          <w:color w:val="000000"/>
        </w:rPr>
      </w:pPr>
      <w:r w:rsidRPr="003E47A9">
        <w:rPr>
          <w:color w:val="000000"/>
        </w:rPr>
        <w:t xml:space="preserve">Utilize therapeutic communication </w:t>
      </w:r>
      <w:r w:rsidR="00731DAF" w:rsidRPr="003E47A9">
        <w:rPr>
          <w:color w:val="000000"/>
        </w:rPr>
        <w:t xml:space="preserve">techniques </w:t>
      </w:r>
      <w:r w:rsidRPr="003E47A9">
        <w:rPr>
          <w:color w:val="000000"/>
        </w:rPr>
        <w:t>wit</w:t>
      </w:r>
      <w:r w:rsidR="00731DAF" w:rsidRPr="003E47A9">
        <w:rPr>
          <w:color w:val="000000"/>
        </w:rPr>
        <w:t>hin the nurse-client</w:t>
      </w:r>
      <w:r w:rsidRPr="003E47A9">
        <w:rPr>
          <w:color w:val="000000"/>
        </w:rPr>
        <w:t xml:space="preserve"> relationship.</w:t>
      </w:r>
    </w:p>
    <w:p w:rsidR="00657DBF" w:rsidRPr="003E47A9" w:rsidRDefault="00657DBF" w:rsidP="006E2CCC">
      <w:pPr>
        <w:numPr>
          <w:ilvl w:val="0"/>
          <w:numId w:val="4"/>
        </w:numPr>
        <w:rPr>
          <w:color w:val="000000"/>
        </w:rPr>
      </w:pPr>
      <w:r w:rsidRPr="003E47A9">
        <w:rPr>
          <w:color w:val="000000"/>
        </w:rPr>
        <w:t xml:space="preserve">Assess </w:t>
      </w:r>
      <w:r w:rsidR="00731DAF" w:rsidRPr="003E47A9">
        <w:rPr>
          <w:color w:val="000000"/>
        </w:rPr>
        <w:t>health history, including</w:t>
      </w:r>
      <w:r w:rsidRPr="003E47A9">
        <w:rPr>
          <w:color w:val="000000"/>
        </w:rPr>
        <w:t xml:space="preserve"> environmental exposure, </w:t>
      </w:r>
      <w:r w:rsidR="001B1BF3" w:rsidRPr="003E47A9">
        <w:rPr>
          <w:color w:val="000000"/>
        </w:rPr>
        <w:t>wellness</w:t>
      </w:r>
      <w:r w:rsidRPr="003E47A9">
        <w:rPr>
          <w:color w:val="000000"/>
        </w:rPr>
        <w:t xml:space="preserve">/illness beliefs, values, attitudes, and practices of individuals, and a </w:t>
      </w:r>
      <w:r w:rsidR="001B1BF3" w:rsidRPr="003E47A9">
        <w:rPr>
          <w:color w:val="000000"/>
        </w:rPr>
        <w:t xml:space="preserve">focused </w:t>
      </w:r>
      <w:r w:rsidRPr="003E47A9">
        <w:rPr>
          <w:color w:val="000000"/>
        </w:rPr>
        <w:t xml:space="preserve">family </w:t>
      </w:r>
      <w:r w:rsidR="00076B31" w:rsidRPr="003E47A9">
        <w:rPr>
          <w:color w:val="000000"/>
        </w:rPr>
        <w:t xml:space="preserve">health </w:t>
      </w:r>
      <w:r w:rsidRPr="003E47A9">
        <w:rPr>
          <w:color w:val="000000"/>
        </w:rPr>
        <w:t>history</w:t>
      </w:r>
      <w:r w:rsidR="001B1BF3" w:rsidRPr="003E47A9">
        <w:rPr>
          <w:color w:val="000000"/>
        </w:rPr>
        <w:t>.</w:t>
      </w:r>
    </w:p>
    <w:p w:rsidR="00657DBF" w:rsidRPr="003E47A9" w:rsidRDefault="00657DBF" w:rsidP="006E2CCC">
      <w:pPr>
        <w:numPr>
          <w:ilvl w:val="0"/>
          <w:numId w:val="4"/>
        </w:numPr>
        <w:rPr>
          <w:color w:val="000000"/>
        </w:rPr>
      </w:pPr>
      <w:r w:rsidRPr="003E47A9">
        <w:rPr>
          <w:color w:val="000000"/>
        </w:rPr>
        <w:t>Identify cultural</w:t>
      </w:r>
      <w:r w:rsidR="001B1BF3" w:rsidRPr="003E47A9">
        <w:rPr>
          <w:color w:val="000000"/>
        </w:rPr>
        <w:t>,</w:t>
      </w:r>
      <w:r w:rsidRPr="003E47A9">
        <w:rPr>
          <w:color w:val="000000"/>
        </w:rPr>
        <w:t xml:space="preserve"> developm</w:t>
      </w:r>
      <w:r w:rsidR="00731DAF" w:rsidRPr="003E47A9">
        <w:rPr>
          <w:color w:val="000000"/>
        </w:rPr>
        <w:t>ental</w:t>
      </w:r>
      <w:r w:rsidR="001B1BF3" w:rsidRPr="003E47A9">
        <w:rPr>
          <w:color w:val="000000"/>
        </w:rPr>
        <w:t>,</w:t>
      </w:r>
      <w:r w:rsidR="00731DAF" w:rsidRPr="003E47A9">
        <w:rPr>
          <w:color w:val="000000"/>
        </w:rPr>
        <w:t xml:space="preserve"> </w:t>
      </w:r>
      <w:r w:rsidR="001B1BF3" w:rsidRPr="003E47A9">
        <w:rPr>
          <w:color w:val="000000"/>
        </w:rPr>
        <w:t>and functional pattern</w:t>
      </w:r>
      <w:r w:rsidR="00410490" w:rsidRPr="003E47A9">
        <w:rPr>
          <w:color w:val="000000"/>
        </w:rPr>
        <w:t>s</w:t>
      </w:r>
      <w:r w:rsidR="001B1BF3" w:rsidRPr="003E47A9">
        <w:rPr>
          <w:color w:val="000000"/>
        </w:rPr>
        <w:t xml:space="preserve">, </w:t>
      </w:r>
      <w:r w:rsidR="00731DAF" w:rsidRPr="003E47A9">
        <w:rPr>
          <w:color w:val="000000"/>
        </w:rPr>
        <w:t xml:space="preserve">variations in the health </w:t>
      </w:r>
      <w:r w:rsidRPr="003E47A9">
        <w:rPr>
          <w:color w:val="000000"/>
        </w:rPr>
        <w:t xml:space="preserve">status of individuals </w:t>
      </w:r>
      <w:r w:rsidR="001B1BF3" w:rsidRPr="003E47A9">
        <w:rPr>
          <w:color w:val="000000"/>
        </w:rPr>
        <w:t>across the lifespan.</w:t>
      </w:r>
    </w:p>
    <w:p w:rsidR="00657DBF" w:rsidRPr="003E47A9" w:rsidRDefault="00657DBF" w:rsidP="00F57691">
      <w:pPr>
        <w:numPr>
          <w:ilvl w:val="0"/>
          <w:numId w:val="4"/>
        </w:numPr>
        <w:rPr>
          <w:color w:val="000000"/>
        </w:rPr>
      </w:pPr>
      <w:r w:rsidRPr="003E47A9">
        <w:rPr>
          <w:color w:val="000000"/>
        </w:rPr>
        <w:t>Perform an integrated comprehensive physical examination using inspection, palpation, percussion, and auscultation techniques.</w:t>
      </w:r>
    </w:p>
    <w:p w:rsidR="00657DBF" w:rsidRPr="003E47A9" w:rsidRDefault="00C72E82" w:rsidP="006E2CCC">
      <w:pPr>
        <w:numPr>
          <w:ilvl w:val="0"/>
          <w:numId w:val="4"/>
        </w:numPr>
        <w:rPr>
          <w:color w:val="000000"/>
        </w:rPr>
      </w:pPr>
      <w:r w:rsidRPr="003E47A9">
        <w:rPr>
          <w:color w:val="000000"/>
        </w:rPr>
        <w:t xml:space="preserve">Document </w:t>
      </w:r>
      <w:r w:rsidR="00657DBF" w:rsidRPr="003E47A9">
        <w:rPr>
          <w:color w:val="000000"/>
        </w:rPr>
        <w:t xml:space="preserve">health assessment data in accordance with legal and ethical guidelines. </w:t>
      </w:r>
    </w:p>
    <w:p w:rsidR="001B3AE2" w:rsidRPr="004B732F" w:rsidRDefault="001B3AE2" w:rsidP="003E17CC">
      <w:pPr>
        <w:pStyle w:val="ListParagraph"/>
        <w:numPr>
          <w:ilvl w:val="0"/>
          <w:numId w:val="4"/>
        </w:numPr>
        <w:rPr>
          <w:color w:val="000000"/>
        </w:rPr>
      </w:pPr>
      <w:r w:rsidRPr="004B732F">
        <w:rPr>
          <w:color w:val="000000"/>
        </w:rPr>
        <w:t xml:space="preserve">Identify </w:t>
      </w:r>
      <w:r w:rsidR="004101AC" w:rsidRPr="004B732F">
        <w:rPr>
          <w:color w:val="000000"/>
        </w:rPr>
        <w:t>p</w:t>
      </w:r>
      <w:r w:rsidRPr="004B732F">
        <w:rPr>
          <w:color w:val="000000"/>
        </w:rPr>
        <w:t>rinciples used in electronic recording</w:t>
      </w:r>
      <w:r w:rsidR="004101AC" w:rsidRPr="004B732F">
        <w:rPr>
          <w:color w:val="000000"/>
        </w:rPr>
        <w:t xml:space="preserve"> of</w:t>
      </w:r>
      <w:r w:rsidRPr="004B732F">
        <w:rPr>
          <w:color w:val="000000"/>
        </w:rPr>
        <w:t xml:space="preserve"> patient care information. </w:t>
      </w:r>
    </w:p>
    <w:p w:rsidR="00C009BC" w:rsidRDefault="00C009BC" w:rsidP="00915533">
      <w:pPr>
        <w:rPr>
          <w:color w:val="000000"/>
          <w:u w:val="single"/>
        </w:rPr>
      </w:pPr>
    </w:p>
    <w:p w:rsidR="00657DBF" w:rsidRPr="003E47A9" w:rsidRDefault="00657DBF" w:rsidP="00915533">
      <w:pPr>
        <w:rPr>
          <w:color w:val="000000"/>
          <w:u w:val="single"/>
        </w:rPr>
      </w:pPr>
      <w:r w:rsidRPr="003E47A9">
        <w:rPr>
          <w:color w:val="000000"/>
          <w:u w:val="single"/>
        </w:rPr>
        <w:t>COURSE SCHEDULE</w:t>
      </w:r>
    </w:p>
    <w:p w:rsidR="004F3A77" w:rsidRPr="00DD7314" w:rsidRDefault="000D1940" w:rsidP="004F3A77">
      <w:pPr>
        <w:ind w:firstLine="720"/>
      </w:pPr>
      <w:r>
        <w:rPr>
          <w:snapToGrid w:val="0"/>
        </w:rPr>
        <w:t>E-Learning in Canvas is the course management system that you will use for this course. E-Learning in Canvas is accessed by using your Gatorlink account name and password at</w:t>
      </w:r>
      <w:r>
        <w:rPr>
          <w:rStyle w:val="Hyperlink"/>
          <w:snapToGrid w:val="0"/>
        </w:rPr>
        <w:t xml:space="preserve"> </w:t>
      </w:r>
      <w:r w:rsidR="00DE437C">
        <w:rPr>
          <w:color w:val="1F497D"/>
        </w:rPr>
        <w:t>elearning.ufl.edu</w:t>
      </w:r>
      <w:r w:rsidR="004F3A77" w:rsidRPr="00DD7314">
        <w:t xml:space="preserve">. There are several tutorials and student help links on the E-Learning login site. If you have technical questions call the UF Computer Help Desk at 352-392-HELP or send email to </w:t>
      </w:r>
      <w:hyperlink r:id="rId12" w:history="1">
        <w:r w:rsidR="004F3A77" w:rsidRPr="00DD7314">
          <w:rPr>
            <w:rStyle w:val="Hyperlink"/>
          </w:rPr>
          <w:t>helpdesk@ufl.edu</w:t>
        </w:r>
      </w:hyperlink>
      <w:r w:rsidR="004F3A77" w:rsidRPr="00DD7314">
        <w:t>.</w:t>
      </w:r>
    </w:p>
    <w:p w:rsidR="004F3A77" w:rsidRPr="00DD7314" w:rsidRDefault="004F3A77" w:rsidP="004F3A77">
      <w:pPr>
        <w:ind w:firstLine="776"/>
      </w:pPr>
    </w:p>
    <w:p w:rsidR="004F3A77" w:rsidRPr="00DD7314" w:rsidRDefault="004F3A77" w:rsidP="004F3A77">
      <w:pPr>
        <w:ind w:firstLine="720"/>
      </w:pPr>
      <w:r w:rsidRPr="00DD7314">
        <w:t>It is important that you regularly check your Gatorlink account email for College and University wide information and the course E-Learning site for announcements and notifications.</w:t>
      </w:r>
    </w:p>
    <w:p w:rsidR="004F3A77" w:rsidRPr="00DD7314" w:rsidRDefault="004F3A77" w:rsidP="004F3A77">
      <w:pPr>
        <w:ind w:firstLine="776"/>
      </w:pPr>
    </w:p>
    <w:p w:rsidR="004F3A77" w:rsidRPr="00DD7314" w:rsidRDefault="004F3A77" w:rsidP="004F3A77">
      <w:pPr>
        <w:ind w:firstLine="720"/>
      </w:pPr>
      <w:r w:rsidRPr="00DD7314">
        <w:t>Course websites are generally made available on the Friday before the first day of classes.</w:t>
      </w:r>
    </w:p>
    <w:p w:rsidR="004F3A77" w:rsidRDefault="004F3A77" w:rsidP="00915533">
      <w:pPr>
        <w:ind w:left="720" w:hanging="720"/>
        <w:rPr>
          <w:u w:val="single"/>
        </w:rPr>
      </w:pPr>
    </w:p>
    <w:p w:rsidR="00657DBF" w:rsidRPr="003E47A9" w:rsidRDefault="00657DBF" w:rsidP="006E2CCC">
      <w:pPr>
        <w:rPr>
          <w:color w:val="000000"/>
          <w:u w:val="single"/>
        </w:rPr>
      </w:pPr>
      <w:r w:rsidRPr="003E47A9">
        <w:rPr>
          <w:color w:val="000000"/>
          <w:u w:val="single"/>
        </w:rPr>
        <w:t>TOPICAL OUTLINE</w:t>
      </w:r>
    </w:p>
    <w:p w:rsidR="00657DBF" w:rsidRDefault="001359E5" w:rsidP="00FF7D29">
      <w:pPr>
        <w:numPr>
          <w:ilvl w:val="0"/>
          <w:numId w:val="1"/>
        </w:numPr>
        <w:ind w:firstLine="0"/>
        <w:rPr>
          <w:color w:val="000000"/>
        </w:rPr>
      </w:pPr>
      <w:r>
        <w:rPr>
          <w:color w:val="000000"/>
        </w:rPr>
        <w:t>C</w:t>
      </w:r>
      <w:r w:rsidR="00EE6903" w:rsidRPr="003E47A9">
        <w:rPr>
          <w:color w:val="000000"/>
        </w:rPr>
        <w:t>ommunication across the lifespan</w:t>
      </w:r>
    </w:p>
    <w:p w:rsidR="0083326C" w:rsidRDefault="0083326C" w:rsidP="00FF7D29">
      <w:pPr>
        <w:numPr>
          <w:ilvl w:val="1"/>
          <w:numId w:val="1"/>
        </w:numPr>
        <w:ind w:firstLine="0"/>
      </w:pPr>
      <w:r w:rsidRPr="00D138D9">
        <w:t>Active listening</w:t>
      </w:r>
    </w:p>
    <w:p w:rsidR="0083326C" w:rsidRDefault="0083326C" w:rsidP="00FF7D29">
      <w:pPr>
        <w:numPr>
          <w:ilvl w:val="1"/>
          <w:numId w:val="1"/>
        </w:numPr>
        <w:ind w:firstLine="0"/>
      </w:pPr>
      <w:r w:rsidRPr="00D138D9">
        <w:t>Empathy</w:t>
      </w:r>
    </w:p>
    <w:p w:rsidR="0083326C" w:rsidRDefault="0083326C" w:rsidP="00FF7D29">
      <w:pPr>
        <w:numPr>
          <w:ilvl w:val="1"/>
          <w:numId w:val="1"/>
        </w:numPr>
        <w:ind w:firstLine="0"/>
      </w:pPr>
      <w:r w:rsidRPr="00D138D9">
        <w:t>Silence</w:t>
      </w:r>
    </w:p>
    <w:p w:rsidR="0083326C" w:rsidRDefault="0083326C" w:rsidP="00FF7D29">
      <w:pPr>
        <w:numPr>
          <w:ilvl w:val="1"/>
          <w:numId w:val="1"/>
        </w:numPr>
        <w:ind w:firstLine="0"/>
      </w:pPr>
      <w:r w:rsidRPr="00D138D9">
        <w:t>Touch</w:t>
      </w:r>
    </w:p>
    <w:p w:rsidR="0083326C" w:rsidRDefault="0083326C" w:rsidP="00FF7D29">
      <w:pPr>
        <w:numPr>
          <w:ilvl w:val="1"/>
          <w:numId w:val="1"/>
        </w:numPr>
        <w:ind w:firstLine="0"/>
      </w:pPr>
      <w:r w:rsidRPr="00D138D9">
        <w:t>Paraphrasing</w:t>
      </w:r>
    </w:p>
    <w:p w:rsidR="0083326C" w:rsidRDefault="0083326C" w:rsidP="00FF7D29">
      <w:pPr>
        <w:numPr>
          <w:ilvl w:val="1"/>
          <w:numId w:val="1"/>
        </w:numPr>
        <w:ind w:firstLine="0"/>
      </w:pPr>
      <w:r w:rsidRPr="00D138D9">
        <w:t>Clarifying</w:t>
      </w:r>
    </w:p>
    <w:p w:rsidR="0083326C" w:rsidRDefault="0083326C" w:rsidP="00FF7D29">
      <w:pPr>
        <w:numPr>
          <w:ilvl w:val="1"/>
          <w:numId w:val="1"/>
        </w:numPr>
        <w:ind w:firstLine="0"/>
      </w:pPr>
      <w:r w:rsidRPr="00D138D9">
        <w:t>Focusing</w:t>
      </w:r>
    </w:p>
    <w:p w:rsidR="0083326C" w:rsidRDefault="0083326C" w:rsidP="00FF7D29">
      <w:pPr>
        <w:numPr>
          <w:ilvl w:val="1"/>
          <w:numId w:val="1"/>
        </w:numPr>
        <w:ind w:firstLine="0"/>
      </w:pPr>
      <w:r w:rsidRPr="00D138D9">
        <w:t>Summarizing</w:t>
      </w:r>
    </w:p>
    <w:p w:rsidR="0083326C" w:rsidRDefault="0083326C" w:rsidP="00FF7D29">
      <w:pPr>
        <w:numPr>
          <w:ilvl w:val="1"/>
          <w:numId w:val="1"/>
        </w:numPr>
        <w:ind w:firstLine="0"/>
      </w:pPr>
      <w:r w:rsidRPr="00D138D9">
        <w:t>Self-disclosing</w:t>
      </w:r>
    </w:p>
    <w:p w:rsidR="0083326C" w:rsidRPr="00C009BC" w:rsidRDefault="0083326C" w:rsidP="00FF7D29">
      <w:pPr>
        <w:numPr>
          <w:ilvl w:val="1"/>
          <w:numId w:val="1"/>
        </w:numPr>
        <w:ind w:firstLine="0"/>
      </w:pPr>
      <w:r w:rsidRPr="00D138D9">
        <w:t>Confronting</w:t>
      </w:r>
    </w:p>
    <w:p w:rsidR="00EE6903" w:rsidRPr="00C009BC" w:rsidRDefault="001359E5" w:rsidP="00FF7D29">
      <w:pPr>
        <w:numPr>
          <w:ilvl w:val="0"/>
          <w:numId w:val="1"/>
        </w:numPr>
        <w:ind w:firstLine="0"/>
        <w:rPr>
          <w:color w:val="000000"/>
        </w:rPr>
      </w:pPr>
      <w:r>
        <w:rPr>
          <w:color w:val="000000"/>
        </w:rPr>
        <w:t>Problem solving process in nursing practice</w:t>
      </w:r>
    </w:p>
    <w:p w:rsidR="00472FA6" w:rsidRPr="003E47A9" w:rsidRDefault="00472FA6" w:rsidP="00FF7D29">
      <w:pPr>
        <w:numPr>
          <w:ilvl w:val="0"/>
          <w:numId w:val="1"/>
        </w:numPr>
        <w:ind w:firstLine="0"/>
        <w:rPr>
          <w:color w:val="000000"/>
        </w:rPr>
      </w:pPr>
      <w:r w:rsidRPr="003E47A9">
        <w:rPr>
          <w:color w:val="000000"/>
        </w:rPr>
        <w:t xml:space="preserve">Critical thinking and decision making </w:t>
      </w:r>
    </w:p>
    <w:p w:rsidR="00657DBF" w:rsidRDefault="001359E5" w:rsidP="00FF7D29">
      <w:pPr>
        <w:numPr>
          <w:ilvl w:val="0"/>
          <w:numId w:val="1"/>
        </w:numPr>
        <w:ind w:firstLine="0"/>
        <w:rPr>
          <w:color w:val="000000"/>
        </w:rPr>
      </w:pPr>
      <w:r>
        <w:rPr>
          <w:color w:val="000000"/>
        </w:rPr>
        <w:t>A</w:t>
      </w:r>
      <w:r w:rsidR="00657DBF" w:rsidRPr="003E47A9">
        <w:rPr>
          <w:color w:val="000000"/>
        </w:rPr>
        <w:t xml:space="preserve">ssessment  </w:t>
      </w:r>
    </w:p>
    <w:p w:rsidR="00873553" w:rsidRDefault="001359E5" w:rsidP="00FF7D29">
      <w:pPr>
        <w:numPr>
          <w:ilvl w:val="1"/>
          <w:numId w:val="1"/>
        </w:numPr>
        <w:ind w:firstLine="0"/>
        <w:rPr>
          <w:color w:val="000000"/>
        </w:rPr>
      </w:pPr>
      <w:r>
        <w:rPr>
          <w:color w:val="000000"/>
        </w:rPr>
        <w:t>Overview</w:t>
      </w:r>
    </w:p>
    <w:p w:rsidR="00873553" w:rsidRDefault="001359E5" w:rsidP="00FF7D29">
      <w:pPr>
        <w:numPr>
          <w:ilvl w:val="1"/>
          <w:numId w:val="1"/>
        </w:numPr>
        <w:ind w:firstLine="0"/>
        <w:rPr>
          <w:color w:val="000000"/>
        </w:rPr>
      </w:pPr>
      <w:r w:rsidRPr="003E47A9">
        <w:rPr>
          <w:color w:val="000000"/>
        </w:rPr>
        <w:t>Health history</w:t>
      </w:r>
    </w:p>
    <w:p w:rsidR="00873553" w:rsidRDefault="001359E5" w:rsidP="00FF7D29">
      <w:pPr>
        <w:numPr>
          <w:ilvl w:val="1"/>
          <w:numId w:val="1"/>
        </w:numPr>
        <w:ind w:firstLine="0"/>
        <w:rPr>
          <w:color w:val="000000"/>
        </w:rPr>
      </w:pPr>
      <w:r w:rsidRPr="003E47A9">
        <w:rPr>
          <w:color w:val="000000"/>
        </w:rPr>
        <w:t>Functional Health Pattern assessment</w:t>
      </w:r>
    </w:p>
    <w:p w:rsidR="00873553" w:rsidRDefault="008C3088" w:rsidP="00FF7D29">
      <w:pPr>
        <w:numPr>
          <w:ilvl w:val="1"/>
          <w:numId w:val="1"/>
        </w:numPr>
        <w:ind w:firstLine="0"/>
        <w:rPr>
          <w:color w:val="000000"/>
        </w:rPr>
      </w:pPr>
      <w:r w:rsidRPr="003E47A9">
        <w:rPr>
          <w:color w:val="000000"/>
        </w:rPr>
        <w:t>Developmental assessment</w:t>
      </w:r>
    </w:p>
    <w:p w:rsidR="007E7D66" w:rsidRDefault="007E7D66" w:rsidP="00FF7D29">
      <w:pPr>
        <w:numPr>
          <w:ilvl w:val="1"/>
          <w:numId w:val="1"/>
        </w:numPr>
        <w:ind w:firstLine="0"/>
        <w:rPr>
          <w:color w:val="000000"/>
        </w:rPr>
      </w:pPr>
      <w:r>
        <w:rPr>
          <w:color w:val="000000"/>
        </w:rPr>
        <w:t>Cultural assessment</w:t>
      </w:r>
    </w:p>
    <w:p w:rsidR="00873553" w:rsidRDefault="008C3088" w:rsidP="00FF7D29">
      <w:pPr>
        <w:numPr>
          <w:ilvl w:val="1"/>
          <w:numId w:val="1"/>
        </w:numPr>
        <w:ind w:firstLine="0"/>
        <w:rPr>
          <w:color w:val="000000"/>
        </w:rPr>
      </w:pPr>
      <w:r w:rsidRPr="003E47A9">
        <w:rPr>
          <w:color w:val="000000"/>
        </w:rPr>
        <w:t xml:space="preserve">Mental </w:t>
      </w:r>
      <w:r>
        <w:rPr>
          <w:color w:val="000000"/>
        </w:rPr>
        <w:t>s</w:t>
      </w:r>
      <w:r w:rsidRPr="003E47A9">
        <w:rPr>
          <w:color w:val="000000"/>
        </w:rPr>
        <w:t>tatus</w:t>
      </w:r>
      <w:r>
        <w:rPr>
          <w:color w:val="000000"/>
        </w:rPr>
        <w:t xml:space="preserve"> assessment</w:t>
      </w:r>
    </w:p>
    <w:p w:rsidR="00685CA1" w:rsidRDefault="0083326C" w:rsidP="00FF7D29">
      <w:pPr>
        <w:numPr>
          <w:ilvl w:val="1"/>
          <w:numId w:val="1"/>
        </w:numPr>
        <w:ind w:firstLine="0"/>
        <w:rPr>
          <w:color w:val="000000"/>
        </w:rPr>
      </w:pPr>
      <w:r>
        <w:rPr>
          <w:color w:val="000000"/>
        </w:rPr>
        <w:t>Physical examination</w:t>
      </w:r>
    </w:p>
    <w:p w:rsidR="00685CA1" w:rsidRDefault="0083326C" w:rsidP="00FF7D29">
      <w:pPr>
        <w:numPr>
          <w:ilvl w:val="2"/>
          <w:numId w:val="1"/>
        </w:numPr>
        <w:ind w:firstLine="0"/>
        <w:rPr>
          <w:color w:val="000000"/>
        </w:rPr>
      </w:pPr>
      <w:r>
        <w:rPr>
          <w:color w:val="000000"/>
        </w:rPr>
        <w:lastRenderedPageBreak/>
        <w:t>Techniques</w:t>
      </w:r>
    </w:p>
    <w:p w:rsidR="0083326C" w:rsidRPr="00C009BC" w:rsidRDefault="0083326C" w:rsidP="00FF7D29">
      <w:pPr>
        <w:numPr>
          <w:ilvl w:val="2"/>
          <w:numId w:val="1"/>
        </w:numPr>
        <w:ind w:firstLine="0"/>
        <w:rPr>
          <w:color w:val="000000"/>
        </w:rPr>
      </w:pPr>
      <w:r>
        <w:rPr>
          <w:color w:val="000000"/>
        </w:rPr>
        <w:t>System review</w:t>
      </w:r>
    </w:p>
    <w:p w:rsidR="0083326C" w:rsidRPr="003E47A9" w:rsidRDefault="0083326C" w:rsidP="00FF7D29">
      <w:pPr>
        <w:numPr>
          <w:ilvl w:val="0"/>
          <w:numId w:val="1"/>
        </w:numPr>
        <w:ind w:firstLine="0"/>
        <w:rPr>
          <w:color w:val="000000"/>
        </w:rPr>
      </w:pPr>
      <w:r w:rsidRPr="003E47A9">
        <w:rPr>
          <w:color w:val="000000"/>
        </w:rPr>
        <w:t xml:space="preserve">Communication of health assessment data </w:t>
      </w:r>
    </w:p>
    <w:p w:rsidR="0083326C" w:rsidRDefault="0083326C" w:rsidP="00FF7D29">
      <w:pPr>
        <w:numPr>
          <w:ilvl w:val="0"/>
          <w:numId w:val="1"/>
        </w:numPr>
        <w:ind w:firstLine="0"/>
        <w:rPr>
          <w:color w:val="000000"/>
        </w:rPr>
      </w:pPr>
      <w:r w:rsidRPr="003E47A9">
        <w:rPr>
          <w:color w:val="000000"/>
        </w:rPr>
        <w:t>Collaboration with inter</w:t>
      </w:r>
      <w:r w:rsidR="004A37BC">
        <w:rPr>
          <w:color w:val="000000"/>
        </w:rPr>
        <w:t>-</w:t>
      </w:r>
      <w:r w:rsidRPr="003E47A9">
        <w:rPr>
          <w:color w:val="000000"/>
        </w:rPr>
        <w:t>professional healthcare team</w:t>
      </w:r>
    </w:p>
    <w:p w:rsidR="001B3AE2" w:rsidRPr="003E47A9" w:rsidRDefault="001B3AE2" w:rsidP="00FF7D29">
      <w:pPr>
        <w:numPr>
          <w:ilvl w:val="0"/>
          <w:numId w:val="1"/>
        </w:numPr>
        <w:ind w:firstLine="0"/>
        <w:rPr>
          <w:color w:val="000000"/>
        </w:rPr>
      </w:pPr>
      <w:r>
        <w:rPr>
          <w:color w:val="000000"/>
        </w:rPr>
        <w:t>Electronic health records</w:t>
      </w:r>
    </w:p>
    <w:p w:rsidR="00901B51" w:rsidRDefault="00901B51" w:rsidP="006E2CCC">
      <w:pPr>
        <w:rPr>
          <w:color w:val="000000"/>
          <w:u w:val="single"/>
        </w:rPr>
      </w:pPr>
    </w:p>
    <w:p w:rsidR="00657DBF" w:rsidRPr="003E47A9" w:rsidRDefault="00657DBF" w:rsidP="006E2CCC">
      <w:pPr>
        <w:rPr>
          <w:color w:val="000000"/>
          <w:u w:val="single"/>
        </w:rPr>
      </w:pPr>
      <w:r w:rsidRPr="003E47A9">
        <w:rPr>
          <w:color w:val="000000"/>
          <w:u w:val="single"/>
        </w:rPr>
        <w:t xml:space="preserve">TEACHING METHODS </w:t>
      </w:r>
    </w:p>
    <w:p w:rsidR="00657DBF" w:rsidRPr="003E47A9" w:rsidRDefault="00347E40" w:rsidP="00184B1A">
      <w:pPr>
        <w:pStyle w:val="BodyTextIndent"/>
        <w:rPr>
          <w:color w:val="000000"/>
        </w:rPr>
      </w:pPr>
      <w:r>
        <w:rPr>
          <w:color w:val="000000"/>
        </w:rPr>
        <w:t>Online mini-l</w:t>
      </w:r>
      <w:r w:rsidR="00722607" w:rsidRPr="003E47A9">
        <w:rPr>
          <w:color w:val="000000"/>
        </w:rPr>
        <w:t>ecture, demonstration</w:t>
      </w:r>
      <w:r w:rsidR="00657DBF" w:rsidRPr="003E47A9">
        <w:rPr>
          <w:color w:val="000000"/>
        </w:rPr>
        <w:t xml:space="preserve">, and </w:t>
      </w:r>
      <w:r w:rsidR="00722607" w:rsidRPr="003E47A9">
        <w:rPr>
          <w:color w:val="000000"/>
        </w:rPr>
        <w:t xml:space="preserve">guided </w:t>
      </w:r>
      <w:r w:rsidR="00657DBF" w:rsidRPr="003E47A9">
        <w:rPr>
          <w:color w:val="000000"/>
        </w:rPr>
        <w:t xml:space="preserve">laboratory practice sessions. </w:t>
      </w:r>
    </w:p>
    <w:p w:rsidR="00657DBF" w:rsidRPr="003E47A9" w:rsidRDefault="00657DBF" w:rsidP="006E2CCC">
      <w:pPr>
        <w:pStyle w:val="BodyTextIndent"/>
        <w:ind w:firstLine="0"/>
        <w:rPr>
          <w:color w:val="000000"/>
        </w:rPr>
      </w:pPr>
    </w:p>
    <w:p w:rsidR="00657DBF" w:rsidRPr="003E47A9" w:rsidRDefault="0056023A" w:rsidP="006E2CCC">
      <w:pPr>
        <w:pStyle w:val="BodyTextIndent"/>
        <w:ind w:firstLine="0"/>
        <w:rPr>
          <w:color w:val="000000"/>
          <w:u w:val="words"/>
        </w:rPr>
      </w:pPr>
      <w:r>
        <w:rPr>
          <w:color w:val="000000"/>
          <w:u w:val="words"/>
        </w:rPr>
        <w:t>LEARNING ACTIVITIES</w:t>
      </w:r>
    </w:p>
    <w:p w:rsidR="00657DBF" w:rsidRPr="003E47A9" w:rsidRDefault="00657DBF" w:rsidP="00184B1A">
      <w:pPr>
        <w:pStyle w:val="BodyTextIndent"/>
        <w:rPr>
          <w:color w:val="000000"/>
        </w:rPr>
      </w:pPr>
      <w:r w:rsidRPr="003E47A9">
        <w:rPr>
          <w:color w:val="000000"/>
        </w:rPr>
        <w:t xml:space="preserve">Reading assignments, online videos, </w:t>
      </w:r>
      <w:r w:rsidR="005E3D8F">
        <w:rPr>
          <w:color w:val="000000"/>
        </w:rPr>
        <w:t xml:space="preserve">return demonstrations, and </w:t>
      </w:r>
      <w:r w:rsidRPr="003E47A9">
        <w:rPr>
          <w:color w:val="000000"/>
        </w:rPr>
        <w:t>simulat</w:t>
      </w:r>
      <w:r w:rsidR="005E3D8F">
        <w:rPr>
          <w:color w:val="000000"/>
        </w:rPr>
        <w:t>ed</w:t>
      </w:r>
      <w:r w:rsidRPr="003E47A9">
        <w:rPr>
          <w:color w:val="000000"/>
        </w:rPr>
        <w:t xml:space="preserve"> laborator</w:t>
      </w:r>
      <w:r w:rsidR="005E3D8F">
        <w:rPr>
          <w:color w:val="000000"/>
        </w:rPr>
        <w:t>y experiences.</w:t>
      </w:r>
    </w:p>
    <w:p w:rsidR="00901B51" w:rsidRDefault="00901B51" w:rsidP="006E2CCC">
      <w:pPr>
        <w:pStyle w:val="BodyTextIndent"/>
        <w:ind w:firstLine="0"/>
        <w:rPr>
          <w:color w:val="000000"/>
          <w:u w:val="single"/>
        </w:rPr>
      </w:pPr>
    </w:p>
    <w:p w:rsidR="00657DBF" w:rsidRDefault="00657DBF" w:rsidP="006E2CCC">
      <w:pPr>
        <w:pStyle w:val="BodyTextIndent"/>
        <w:ind w:firstLine="0"/>
        <w:rPr>
          <w:color w:val="000000"/>
          <w:u w:val="single"/>
        </w:rPr>
      </w:pPr>
      <w:r w:rsidRPr="003E47A9">
        <w:rPr>
          <w:color w:val="000000"/>
          <w:u w:val="single"/>
        </w:rPr>
        <w:t>EVALUATION METHODS/COURSE GRADE CALCULATION</w:t>
      </w:r>
    </w:p>
    <w:p w:rsidR="00317B0B" w:rsidRDefault="00317B0B" w:rsidP="006E2CCC">
      <w:pPr>
        <w:pStyle w:val="BodyTextIndent"/>
        <w:ind w:firstLine="0"/>
        <w:rPr>
          <w:color w:val="000000"/>
          <w:u w:val="single"/>
        </w:rPr>
      </w:pPr>
    </w:p>
    <w:tbl>
      <w:tblPr>
        <w:tblW w:w="0" w:type="auto"/>
        <w:tblLayout w:type="fixed"/>
        <w:tblLook w:val="04A0" w:firstRow="1" w:lastRow="0" w:firstColumn="1" w:lastColumn="0" w:noHBand="0" w:noVBand="1"/>
      </w:tblPr>
      <w:tblGrid>
        <w:gridCol w:w="3690"/>
        <w:gridCol w:w="900"/>
        <w:gridCol w:w="4558"/>
      </w:tblGrid>
      <w:tr w:rsidR="007D6EB6" w:rsidRPr="0060394B" w:rsidTr="00AE1509">
        <w:trPr>
          <w:trHeight w:val="315"/>
        </w:trPr>
        <w:tc>
          <w:tcPr>
            <w:tcW w:w="3690" w:type="dxa"/>
            <w:shd w:val="clear" w:color="auto" w:fill="auto"/>
            <w:noWrap/>
            <w:vAlign w:val="bottom"/>
            <w:hideMark/>
          </w:tcPr>
          <w:p w:rsidR="007D6EB6" w:rsidRDefault="007D6EB6" w:rsidP="007D6EB6">
            <w:pPr>
              <w:rPr>
                <w:color w:val="000000"/>
              </w:rPr>
            </w:pPr>
            <w:r>
              <w:rPr>
                <w:color w:val="000000"/>
              </w:rPr>
              <w:t>NRC Attendance/Participation/</w:t>
            </w:r>
          </w:p>
          <w:p w:rsidR="007D6EB6" w:rsidRDefault="007D6EB6" w:rsidP="007D6EB6">
            <w:pPr>
              <w:rPr>
                <w:color w:val="000000"/>
              </w:rPr>
            </w:pPr>
            <w:r>
              <w:rPr>
                <w:color w:val="000000"/>
              </w:rPr>
              <w:t>Lab Manual</w:t>
            </w:r>
            <w:r w:rsidR="00474799">
              <w:rPr>
                <w:color w:val="000000"/>
              </w:rPr>
              <w:t xml:space="preserve"> (11)</w:t>
            </w:r>
          </w:p>
        </w:tc>
        <w:tc>
          <w:tcPr>
            <w:tcW w:w="900" w:type="dxa"/>
            <w:shd w:val="clear" w:color="auto" w:fill="auto"/>
            <w:noWrap/>
            <w:vAlign w:val="bottom"/>
            <w:hideMark/>
          </w:tcPr>
          <w:p w:rsidR="007D6EB6" w:rsidRDefault="007D6EB6" w:rsidP="007D6EB6">
            <w:pPr>
              <w:rPr>
                <w:color w:val="000000"/>
              </w:rPr>
            </w:pPr>
            <w:r>
              <w:rPr>
                <w:color w:val="000000"/>
              </w:rPr>
              <w:t>25%</w:t>
            </w:r>
          </w:p>
        </w:tc>
        <w:tc>
          <w:tcPr>
            <w:tcW w:w="4558" w:type="dxa"/>
            <w:shd w:val="clear" w:color="auto" w:fill="auto"/>
            <w:noWrap/>
            <w:vAlign w:val="bottom"/>
          </w:tcPr>
          <w:p w:rsidR="007D6EB6" w:rsidRPr="00AE1509" w:rsidRDefault="007D6EB6" w:rsidP="007D6EB6">
            <w:pPr>
              <w:rPr>
                <w:color w:val="000000"/>
                <w:sz w:val="20"/>
                <w:szCs w:val="20"/>
              </w:rPr>
            </w:pPr>
          </w:p>
        </w:tc>
      </w:tr>
      <w:tr w:rsidR="007D6EB6" w:rsidRPr="0060394B" w:rsidTr="00AE1509">
        <w:trPr>
          <w:trHeight w:val="315"/>
        </w:trPr>
        <w:tc>
          <w:tcPr>
            <w:tcW w:w="3690" w:type="dxa"/>
            <w:shd w:val="clear" w:color="auto" w:fill="auto"/>
            <w:noWrap/>
            <w:vAlign w:val="bottom"/>
            <w:hideMark/>
          </w:tcPr>
          <w:p w:rsidR="007D6EB6" w:rsidRDefault="00474799" w:rsidP="007D6EB6">
            <w:pPr>
              <w:rPr>
                <w:color w:val="000000"/>
              </w:rPr>
            </w:pPr>
            <w:r>
              <w:rPr>
                <w:color w:val="000000"/>
              </w:rPr>
              <w:t>Weekly Lab Assignments (9)</w:t>
            </w:r>
            <w:r w:rsidR="007D6EB6">
              <w:rPr>
                <w:color w:val="000000"/>
              </w:rPr>
              <w:t>/SBAR Assignments</w:t>
            </w:r>
            <w:r>
              <w:rPr>
                <w:color w:val="000000"/>
              </w:rPr>
              <w:t xml:space="preserve"> (3)</w:t>
            </w:r>
          </w:p>
        </w:tc>
        <w:tc>
          <w:tcPr>
            <w:tcW w:w="900" w:type="dxa"/>
            <w:shd w:val="clear" w:color="auto" w:fill="auto"/>
            <w:noWrap/>
            <w:vAlign w:val="bottom"/>
            <w:hideMark/>
          </w:tcPr>
          <w:p w:rsidR="007D6EB6" w:rsidRDefault="007D6EB6" w:rsidP="007D6EB6">
            <w:pPr>
              <w:rPr>
                <w:color w:val="000000"/>
              </w:rPr>
            </w:pPr>
            <w:r>
              <w:rPr>
                <w:color w:val="000000"/>
              </w:rPr>
              <w:t>5%</w:t>
            </w:r>
          </w:p>
        </w:tc>
        <w:tc>
          <w:tcPr>
            <w:tcW w:w="4558" w:type="dxa"/>
            <w:shd w:val="clear" w:color="auto" w:fill="auto"/>
            <w:noWrap/>
            <w:vAlign w:val="bottom"/>
          </w:tcPr>
          <w:p w:rsidR="007D6EB6" w:rsidRPr="00AE1509" w:rsidRDefault="00AE1509" w:rsidP="00E614A1">
            <w:pPr>
              <w:rPr>
                <w:color w:val="000000"/>
                <w:sz w:val="20"/>
                <w:szCs w:val="20"/>
              </w:rPr>
            </w:pPr>
            <w:r w:rsidRPr="00AE1509">
              <w:rPr>
                <w:color w:val="000000"/>
                <w:sz w:val="20"/>
                <w:szCs w:val="20"/>
              </w:rPr>
              <w:t>S/U (</w:t>
            </w:r>
            <w:r w:rsidR="00E614A1">
              <w:rPr>
                <w:color w:val="000000"/>
                <w:sz w:val="20"/>
                <w:szCs w:val="20"/>
              </w:rPr>
              <w:t xml:space="preserve">satisfactory equals </w:t>
            </w:r>
            <w:r w:rsidR="00E614A1" w:rsidRPr="00AE1509">
              <w:rPr>
                <w:color w:val="000000" w:themeColor="text1"/>
                <w:sz w:val="20"/>
                <w:szCs w:val="20"/>
                <w:u w:val="single"/>
              </w:rPr>
              <w:t>&gt;</w:t>
            </w:r>
            <w:r w:rsidR="00E614A1">
              <w:rPr>
                <w:color w:val="000000" w:themeColor="text1"/>
                <w:sz w:val="20"/>
                <w:szCs w:val="20"/>
              </w:rPr>
              <w:t>74%</w:t>
            </w:r>
            <w:r w:rsidR="006B5EE0">
              <w:rPr>
                <w:color w:val="000000" w:themeColor="text1"/>
                <w:sz w:val="20"/>
                <w:szCs w:val="20"/>
              </w:rPr>
              <w:t xml:space="preserve"> with each assignment</w:t>
            </w:r>
            <w:r w:rsidRPr="00AE1509">
              <w:rPr>
                <w:color w:val="000000"/>
                <w:sz w:val="20"/>
                <w:szCs w:val="20"/>
              </w:rPr>
              <w:t>, otherwise 0%)</w:t>
            </w:r>
          </w:p>
        </w:tc>
      </w:tr>
      <w:tr w:rsidR="007D6EB6" w:rsidRPr="0060394B" w:rsidTr="00AE1509">
        <w:trPr>
          <w:trHeight w:val="315"/>
        </w:trPr>
        <w:tc>
          <w:tcPr>
            <w:tcW w:w="3690" w:type="dxa"/>
            <w:shd w:val="clear" w:color="auto" w:fill="auto"/>
            <w:noWrap/>
            <w:vAlign w:val="bottom"/>
            <w:hideMark/>
          </w:tcPr>
          <w:p w:rsidR="007D6EB6" w:rsidRDefault="007D6EB6" w:rsidP="007D6EB6">
            <w:pPr>
              <w:rPr>
                <w:color w:val="000000"/>
              </w:rPr>
            </w:pPr>
            <w:r>
              <w:rPr>
                <w:color w:val="000000"/>
              </w:rPr>
              <w:t>Shadow Health Activities #1-8</w:t>
            </w:r>
          </w:p>
        </w:tc>
        <w:tc>
          <w:tcPr>
            <w:tcW w:w="900" w:type="dxa"/>
            <w:shd w:val="clear" w:color="auto" w:fill="auto"/>
            <w:noWrap/>
            <w:vAlign w:val="bottom"/>
            <w:hideMark/>
          </w:tcPr>
          <w:p w:rsidR="007D6EB6" w:rsidRDefault="007D6EB6" w:rsidP="007D6EB6">
            <w:pPr>
              <w:rPr>
                <w:color w:val="000000"/>
              </w:rPr>
            </w:pPr>
            <w:r>
              <w:rPr>
                <w:color w:val="000000"/>
              </w:rPr>
              <w:t>10%</w:t>
            </w:r>
          </w:p>
        </w:tc>
        <w:tc>
          <w:tcPr>
            <w:tcW w:w="4558" w:type="dxa"/>
            <w:shd w:val="clear" w:color="auto" w:fill="auto"/>
            <w:noWrap/>
            <w:vAlign w:val="bottom"/>
          </w:tcPr>
          <w:p w:rsidR="007D6EB6" w:rsidRPr="00AE1509" w:rsidRDefault="006B5EE0" w:rsidP="007D6EB6">
            <w:pPr>
              <w:rPr>
                <w:color w:val="000000"/>
                <w:sz w:val="20"/>
                <w:szCs w:val="20"/>
              </w:rPr>
            </w:pPr>
            <w:r w:rsidRPr="00AE1509">
              <w:rPr>
                <w:color w:val="000000"/>
                <w:sz w:val="20"/>
                <w:szCs w:val="20"/>
              </w:rPr>
              <w:t>S/U (</w:t>
            </w:r>
            <w:r>
              <w:rPr>
                <w:color w:val="000000"/>
                <w:sz w:val="20"/>
                <w:szCs w:val="20"/>
              </w:rPr>
              <w:t xml:space="preserve">satisfactory equals </w:t>
            </w:r>
            <w:r w:rsidRPr="00AE1509">
              <w:rPr>
                <w:color w:val="000000" w:themeColor="text1"/>
                <w:sz w:val="20"/>
                <w:szCs w:val="20"/>
                <w:u w:val="single"/>
              </w:rPr>
              <w:t>&gt;</w:t>
            </w:r>
            <w:r>
              <w:rPr>
                <w:color w:val="000000" w:themeColor="text1"/>
                <w:sz w:val="20"/>
                <w:szCs w:val="20"/>
              </w:rPr>
              <w:t>74% with each assignment</w:t>
            </w:r>
            <w:r w:rsidRPr="00AE1509">
              <w:rPr>
                <w:color w:val="000000"/>
                <w:sz w:val="20"/>
                <w:szCs w:val="20"/>
              </w:rPr>
              <w:t>, otherwise 0%)</w:t>
            </w:r>
          </w:p>
        </w:tc>
      </w:tr>
      <w:tr w:rsidR="007D6EB6" w:rsidRPr="0060394B" w:rsidTr="00AE1509">
        <w:trPr>
          <w:trHeight w:val="315"/>
        </w:trPr>
        <w:tc>
          <w:tcPr>
            <w:tcW w:w="3690" w:type="dxa"/>
            <w:shd w:val="clear" w:color="auto" w:fill="auto"/>
            <w:noWrap/>
            <w:vAlign w:val="bottom"/>
          </w:tcPr>
          <w:p w:rsidR="007D6EB6" w:rsidRDefault="007D6EB6" w:rsidP="007D6EB6">
            <w:pPr>
              <w:rPr>
                <w:color w:val="000000"/>
              </w:rPr>
            </w:pPr>
            <w:r>
              <w:rPr>
                <w:color w:val="000000"/>
              </w:rPr>
              <w:t>Shadow Health Activity #9</w:t>
            </w:r>
          </w:p>
        </w:tc>
        <w:tc>
          <w:tcPr>
            <w:tcW w:w="900" w:type="dxa"/>
            <w:shd w:val="clear" w:color="auto" w:fill="auto"/>
            <w:noWrap/>
            <w:vAlign w:val="bottom"/>
          </w:tcPr>
          <w:p w:rsidR="007D6EB6" w:rsidRDefault="007D6EB6" w:rsidP="007D6EB6">
            <w:pPr>
              <w:rPr>
                <w:color w:val="000000"/>
              </w:rPr>
            </w:pPr>
            <w:r>
              <w:rPr>
                <w:color w:val="000000"/>
              </w:rPr>
              <w:t>5%</w:t>
            </w:r>
          </w:p>
        </w:tc>
        <w:tc>
          <w:tcPr>
            <w:tcW w:w="4558" w:type="dxa"/>
            <w:shd w:val="clear" w:color="auto" w:fill="auto"/>
            <w:noWrap/>
            <w:vAlign w:val="bottom"/>
          </w:tcPr>
          <w:p w:rsidR="007D6EB6" w:rsidRPr="00AE1509" w:rsidRDefault="00E614A1" w:rsidP="00E614A1">
            <w:pPr>
              <w:rPr>
                <w:color w:val="000000"/>
                <w:sz w:val="20"/>
                <w:szCs w:val="20"/>
              </w:rPr>
            </w:pPr>
            <w:r w:rsidRPr="00AE1509">
              <w:rPr>
                <w:color w:val="000000"/>
                <w:sz w:val="20"/>
                <w:szCs w:val="20"/>
              </w:rPr>
              <w:t>S/U (</w:t>
            </w:r>
            <w:r>
              <w:rPr>
                <w:color w:val="000000"/>
                <w:sz w:val="20"/>
                <w:szCs w:val="20"/>
              </w:rPr>
              <w:t xml:space="preserve">satisfactory equals </w:t>
            </w:r>
            <w:r w:rsidRPr="00AE1509">
              <w:rPr>
                <w:color w:val="000000" w:themeColor="text1"/>
                <w:sz w:val="20"/>
                <w:szCs w:val="20"/>
                <w:u w:val="single"/>
              </w:rPr>
              <w:t>&gt;</w:t>
            </w:r>
            <w:r>
              <w:rPr>
                <w:color w:val="000000" w:themeColor="text1"/>
                <w:sz w:val="20"/>
                <w:szCs w:val="20"/>
              </w:rPr>
              <w:t>74%</w:t>
            </w:r>
            <w:r w:rsidRPr="00AE1509">
              <w:rPr>
                <w:color w:val="000000"/>
                <w:sz w:val="20"/>
                <w:szCs w:val="20"/>
              </w:rPr>
              <w:t>, otherwise 0%)</w:t>
            </w:r>
          </w:p>
        </w:tc>
      </w:tr>
      <w:tr w:rsidR="007D6EB6" w:rsidRPr="0060394B" w:rsidTr="00AE1509">
        <w:trPr>
          <w:trHeight w:val="315"/>
        </w:trPr>
        <w:tc>
          <w:tcPr>
            <w:tcW w:w="3690" w:type="dxa"/>
            <w:shd w:val="clear" w:color="auto" w:fill="auto"/>
            <w:noWrap/>
            <w:vAlign w:val="bottom"/>
            <w:hideMark/>
          </w:tcPr>
          <w:p w:rsidR="007D6EB6" w:rsidRDefault="007D6EB6" w:rsidP="007D6EB6">
            <w:pPr>
              <w:rPr>
                <w:color w:val="000000"/>
              </w:rPr>
            </w:pPr>
            <w:r>
              <w:rPr>
                <w:color w:val="000000"/>
              </w:rPr>
              <w:t>Comprehensive Health Assessment Video</w:t>
            </w:r>
          </w:p>
        </w:tc>
        <w:tc>
          <w:tcPr>
            <w:tcW w:w="900" w:type="dxa"/>
            <w:shd w:val="clear" w:color="auto" w:fill="auto"/>
            <w:noWrap/>
            <w:vAlign w:val="bottom"/>
            <w:hideMark/>
          </w:tcPr>
          <w:p w:rsidR="007D6EB6" w:rsidRDefault="007D6EB6" w:rsidP="007D6EB6">
            <w:pPr>
              <w:rPr>
                <w:color w:val="000000"/>
              </w:rPr>
            </w:pPr>
            <w:r>
              <w:rPr>
                <w:color w:val="000000"/>
              </w:rPr>
              <w:t>5%</w:t>
            </w:r>
          </w:p>
        </w:tc>
        <w:tc>
          <w:tcPr>
            <w:tcW w:w="4558" w:type="dxa"/>
            <w:shd w:val="clear" w:color="auto" w:fill="auto"/>
            <w:noWrap/>
            <w:vAlign w:val="bottom"/>
            <w:hideMark/>
          </w:tcPr>
          <w:p w:rsidR="007D6EB6" w:rsidRPr="00AE1509" w:rsidRDefault="00E614A1" w:rsidP="007D6EB6">
            <w:pPr>
              <w:rPr>
                <w:color w:val="000000"/>
                <w:sz w:val="20"/>
                <w:szCs w:val="20"/>
              </w:rPr>
            </w:pPr>
            <w:r w:rsidRPr="00AE1509">
              <w:rPr>
                <w:color w:val="000000"/>
                <w:sz w:val="20"/>
                <w:szCs w:val="20"/>
              </w:rPr>
              <w:t>S/U (</w:t>
            </w:r>
            <w:r>
              <w:rPr>
                <w:color w:val="000000"/>
                <w:sz w:val="20"/>
                <w:szCs w:val="20"/>
              </w:rPr>
              <w:t xml:space="preserve">satisfactory equals </w:t>
            </w:r>
            <w:r w:rsidRPr="00AE1509">
              <w:rPr>
                <w:color w:val="000000" w:themeColor="text1"/>
                <w:sz w:val="20"/>
                <w:szCs w:val="20"/>
                <w:u w:val="single"/>
              </w:rPr>
              <w:t>&gt;</w:t>
            </w:r>
            <w:r>
              <w:rPr>
                <w:color w:val="000000" w:themeColor="text1"/>
                <w:sz w:val="20"/>
                <w:szCs w:val="20"/>
              </w:rPr>
              <w:t>74%</w:t>
            </w:r>
            <w:r w:rsidRPr="00AE1509">
              <w:rPr>
                <w:color w:val="000000"/>
                <w:sz w:val="20"/>
                <w:szCs w:val="20"/>
              </w:rPr>
              <w:t>, otherwise 0%)</w:t>
            </w:r>
          </w:p>
        </w:tc>
      </w:tr>
      <w:tr w:rsidR="007D6EB6" w:rsidRPr="000C412D" w:rsidTr="00AE1509">
        <w:trPr>
          <w:trHeight w:val="315"/>
        </w:trPr>
        <w:tc>
          <w:tcPr>
            <w:tcW w:w="3690" w:type="dxa"/>
            <w:shd w:val="clear" w:color="auto" w:fill="auto"/>
            <w:noWrap/>
            <w:vAlign w:val="bottom"/>
            <w:hideMark/>
          </w:tcPr>
          <w:p w:rsidR="007D6EB6" w:rsidRDefault="007D6EB6" w:rsidP="007D6EB6">
            <w:pPr>
              <w:rPr>
                <w:color w:val="000000"/>
              </w:rPr>
            </w:pPr>
            <w:r>
              <w:rPr>
                <w:color w:val="000000"/>
              </w:rPr>
              <w:t>Exams #1-3</w:t>
            </w:r>
          </w:p>
        </w:tc>
        <w:tc>
          <w:tcPr>
            <w:tcW w:w="900" w:type="dxa"/>
            <w:shd w:val="clear" w:color="auto" w:fill="auto"/>
            <w:noWrap/>
            <w:vAlign w:val="bottom"/>
            <w:hideMark/>
          </w:tcPr>
          <w:p w:rsidR="007D6EB6" w:rsidRDefault="007D6EB6" w:rsidP="007D6EB6">
            <w:pPr>
              <w:rPr>
                <w:color w:val="000000"/>
              </w:rPr>
            </w:pPr>
            <w:r>
              <w:rPr>
                <w:color w:val="000000"/>
              </w:rPr>
              <w:t>30%</w:t>
            </w:r>
          </w:p>
        </w:tc>
        <w:tc>
          <w:tcPr>
            <w:tcW w:w="4558" w:type="dxa"/>
            <w:shd w:val="clear" w:color="auto" w:fill="auto"/>
            <w:noWrap/>
            <w:vAlign w:val="bottom"/>
            <w:hideMark/>
          </w:tcPr>
          <w:p w:rsidR="007D6EB6" w:rsidRPr="00AE1509" w:rsidRDefault="007D6EB6" w:rsidP="007D6EB6">
            <w:pPr>
              <w:rPr>
                <w:color w:val="000000"/>
                <w:sz w:val="20"/>
                <w:szCs w:val="20"/>
              </w:rPr>
            </w:pPr>
            <w:r w:rsidRPr="00AE1509">
              <w:rPr>
                <w:color w:val="000000"/>
                <w:sz w:val="20"/>
                <w:szCs w:val="20"/>
              </w:rPr>
              <w:t>50 multiple choice questions</w:t>
            </w:r>
          </w:p>
        </w:tc>
      </w:tr>
      <w:tr w:rsidR="007D6EB6" w:rsidRPr="0060394B" w:rsidTr="000D1C35">
        <w:trPr>
          <w:trHeight w:val="315"/>
        </w:trPr>
        <w:tc>
          <w:tcPr>
            <w:tcW w:w="3690" w:type="dxa"/>
            <w:shd w:val="clear" w:color="auto" w:fill="auto"/>
            <w:noWrap/>
            <w:vAlign w:val="bottom"/>
          </w:tcPr>
          <w:p w:rsidR="007D6EB6" w:rsidRDefault="007D6EB6" w:rsidP="007D6EB6">
            <w:pPr>
              <w:rPr>
                <w:color w:val="000000"/>
              </w:rPr>
            </w:pPr>
            <w:r>
              <w:rPr>
                <w:color w:val="000000"/>
              </w:rPr>
              <w:t>Final Exam #4</w:t>
            </w:r>
          </w:p>
        </w:tc>
        <w:tc>
          <w:tcPr>
            <w:tcW w:w="900" w:type="dxa"/>
            <w:shd w:val="clear" w:color="auto" w:fill="auto"/>
            <w:noWrap/>
            <w:vAlign w:val="bottom"/>
          </w:tcPr>
          <w:p w:rsidR="007D6EB6" w:rsidRDefault="007D6EB6" w:rsidP="007D6EB6">
            <w:pPr>
              <w:rPr>
                <w:color w:val="000000"/>
              </w:rPr>
            </w:pPr>
            <w:r>
              <w:rPr>
                <w:color w:val="000000"/>
              </w:rPr>
              <w:t>20%</w:t>
            </w:r>
          </w:p>
        </w:tc>
        <w:tc>
          <w:tcPr>
            <w:tcW w:w="4558" w:type="dxa"/>
            <w:shd w:val="clear" w:color="auto" w:fill="auto"/>
            <w:noWrap/>
            <w:vAlign w:val="bottom"/>
          </w:tcPr>
          <w:p w:rsidR="007D6EB6" w:rsidRPr="00AE1509" w:rsidRDefault="007D6EB6" w:rsidP="007D6EB6">
            <w:pPr>
              <w:rPr>
                <w:color w:val="000000"/>
                <w:sz w:val="20"/>
                <w:szCs w:val="20"/>
              </w:rPr>
            </w:pPr>
            <w:r w:rsidRPr="00AE1509">
              <w:rPr>
                <w:color w:val="000000"/>
                <w:sz w:val="20"/>
                <w:szCs w:val="20"/>
              </w:rPr>
              <w:t>100 multiple choice questions</w:t>
            </w:r>
          </w:p>
        </w:tc>
      </w:tr>
      <w:tr w:rsidR="007D6EB6" w:rsidRPr="0060394B" w:rsidTr="000D1C35">
        <w:trPr>
          <w:trHeight w:val="315"/>
        </w:trPr>
        <w:tc>
          <w:tcPr>
            <w:tcW w:w="3690" w:type="dxa"/>
            <w:tcBorders>
              <w:bottom w:val="single" w:sz="4" w:space="0" w:color="auto"/>
            </w:tcBorders>
            <w:shd w:val="clear" w:color="auto" w:fill="auto"/>
            <w:noWrap/>
            <w:vAlign w:val="bottom"/>
          </w:tcPr>
          <w:p w:rsidR="007D6EB6" w:rsidRDefault="007D6EB6" w:rsidP="007D6EB6">
            <w:pPr>
              <w:rPr>
                <w:color w:val="000000"/>
              </w:rPr>
            </w:pPr>
            <w:r w:rsidRPr="00990622">
              <w:rPr>
                <w:color w:val="000000"/>
              </w:rPr>
              <w:t>Total</w:t>
            </w:r>
          </w:p>
        </w:tc>
        <w:tc>
          <w:tcPr>
            <w:tcW w:w="900" w:type="dxa"/>
            <w:tcBorders>
              <w:bottom w:val="single" w:sz="4" w:space="0" w:color="auto"/>
            </w:tcBorders>
            <w:shd w:val="clear" w:color="auto" w:fill="auto"/>
            <w:noWrap/>
            <w:vAlign w:val="bottom"/>
          </w:tcPr>
          <w:p w:rsidR="007D6EB6" w:rsidRDefault="007D6EB6" w:rsidP="007D6EB6">
            <w:pPr>
              <w:rPr>
                <w:color w:val="000000"/>
              </w:rPr>
            </w:pPr>
            <w:r w:rsidRPr="00990622">
              <w:rPr>
                <w:color w:val="000000"/>
              </w:rPr>
              <w:t>100%</w:t>
            </w:r>
          </w:p>
        </w:tc>
        <w:tc>
          <w:tcPr>
            <w:tcW w:w="4558" w:type="dxa"/>
            <w:tcBorders>
              <w:bottom w:val="single" w:sz="4" w:space="0" w:color="auto"/>
            </w:tcBorders>
            <w:shd w:val="clear" w:color="auto" w:fill="auto"/>
            <w:noWrap/>
            <w:vAlign w:val="bottom"/>
          </w:tcPr>
          <w:p w:rsidR="007D6EB6" w:rsidRPr="00AE1509" w:rsidRDefault="007D6EB6" w:rsidP="007D6EB6">
            <w:pPr>
              <w:rPr>
                <w:color w:val="000000"/>
                <w:sz w:val="20"/>
                <w:szCs w:val="20"/>
              </w:rPr>
            </w:pPr>
          </w:p>
        </w:tc>
      </w:tr>
      <w:tr w:rsidR="000D1C35" w:rsidRPr="0060394B" w:rsidTr="000D1C35">
        <w:trPr>
          <w:trHeight w:val="315"/>
        </w:trPr>
        <w:tc>
          <w:tcPr>
            <w:tcW w:w="3690" w:type="dxa"/>
            <w:tcBorders>
              <w:top w:val="single" w:sz="4" w:space="0" w:color="auto"/>
            </w:tcBorders>
            <w:shd w:val="clear" w:color="auto" w:fill="auto"/>
            <w:noWrap/>
            <w:vAlign w:val="bottom"/>
          </w:tcPr>
          <w:p w:rsidR="000D1C35" w:rsidRDefault="000D1C35" w:rsidP="007D6EB6">
            <w:pPr>
              <w:rPr>
                <w:color w:val="000000"/>
              </w:rPr>
            </w:pPr>
          </w:p>
        </w:tc>
        <w:tc>
          <w:tcPr>
            <w:tcW w:w="900" w:type="dxa"/>
            <w:tcBorders>
              <w:top w:val="single" w:sz="4" w:space="0" w:color="auto"/>
            </w:tcBorders>
            <w:shd w:val="clear" w:color="auto" w:fill="auto"/>
            <w:noWrap/>
            <w:vAlign w:val="bottom"/>
          </w:tcPr>
          <w:p w:rsidR="000D1C35" w:rsidRDefault="000D1C35" w:rsidP="007D6EB6">
            <w:pPr>
              <w:rPr>
                <w:color w:val="000000"/>
              </w:rPr>
            </w:pPr>
          </w:p>
        </w:tc>
        <w:tc>
          <w:tcPr>
            <w:tcW w:w="4558" w:type="dxa"/>
            <w:tcBorders>
              <w:top w:val="single" w:sz="4" w:space="0" w:color="auto"/>
            </w:tcBorders>
            <w:shd w:val="clear" w:color="auto" w:fill="auto"/>
            <w:noWrap/>
            <w:vAlign w:val="bottom"/>
          </w:tcPr>
          <w:p w:rsidR="000D1C35" w:rsidRPr="00AE1509" w:rsidRDefault="000D1C35" w:rsidP="007D6EB6">
            <w:pPr>
              <w:rPr>
                <w:color w:val="000000"/>
                <w:sz w:val="20"/>
                <w:szCs w:val="20"/>
              </w:rPr>
            </w:pPr>
          </w:p>
        </w:tc>
      </w:tr>
      <w:tr w:rsidR="000D1C35" w:rsidRPr="0060394B" w:rsidTr="000D1C35">
        <w:trPr>
          <w:trHeight w:val="315"/>
        </w:trPr>
        <w:tc>
          <w:tcPr>
            <w:tcW w:w="3690" w:type="dxa"/>
            <w:shd w:val="clear" w:color="auto" w:fill="auto"/>
            <w:noWrap/>
            <w:vAlign w:val="bottom"/>
          </w:tcPr>
          <w:p w:rsidR="000D1C35" w:rsidRPr="00990622" w:rsidRDefault="000D1C35" w:rsidP="007D6EB6">
            <w:pPr>
              <w:rPr>
                <w:color w:val="000000"/>
              </w:rPr>
            </w:pPr>
            <w:r>
              <w:rPr>
                <w:color w:val="000000"/>
              </w:rPr>
              <w:t>Care Planning Activity</w:t>
            </w:r>
          </w:p>
        </w:tc>
        <w:tc>
          <w:tcPr>
            <w:tcW w:w="900" w:type="dxa"/>
            <w:shd w:val="clear" w:color="auto" w:fill="auto"/>
            <w:noWrap/>
            <w:vAlign w:val="bottom"/>
          </w:tcPr>
          <w:p w:rsidR="000D1C35" w:rsidRPr="00990622" w:rsidRDefault="000D1C35" w:rsidP="007D6EB6">
            <w:pPr>
              <w:rPr>
                <w:color w:val="000000"/>
              </w:rPr>
            </w:pPr>
            <w:r>
              <w:rPr>
                <w:color w:val="000000"/>
              </w:rPr>
              <w:t>S/U</w:t>
            </w:r>
          </w:p>
        </w:tc>
        <w:tc>
          <w:tcPr>
            <w:tcW w:w="4558" w:type="dxa"/>
            <w:shd w:val="clear" w:color="auto" w:fill="auto"/>
            <w:noWrap/>
            <w:vAlign w:val="bottom"/>
          </w:tcPr>
          <w:p w:rsidR="000D1C35" w:rsidRPr="00AE1509" w:rsidRDefault="000D1C35" w:rsidP="007D6EB6">
            <w:pPr>
              <w:rPr>
                <w:color w:val="000000"/>
                <w:sz w:val="20"/>
                <w:szCs w:val="20"/>
              </w:rPr>
            </w:pPr>
          </w:p>
        </w:tc>
      </w:tr>
    </w:tbl>
    <w:p w:rsidR="00901B51" w:rsidRDefault="00901B51" w:rsidP="00901B51"/>
    <w:p w:rsidR="0060394B" w:rsidRPr="00660790" w:rsidRDefault="0060394B" w:rsidP="006E2CCC">
      <w:pPr>
        <w:pStyle w:val="BodyTextIndent"/>
        <w:ind w:firstLine="0"/>
        <w:rPr>
          <w:color w:val="000000"/>
          <w:u w:val="single"/>
        </w:rPr>
      </w:pPr>
      <w:r w:rsidRPr="00660790">
        <w:rPr>
          <w:color w:val="000000"/>
          <w:u w:val="single"/>
        </w:rPr>
        <w:t>GRADING</w:t>
      </w:r>
    </w:p>
    <w:p w:rsidR="0060394B" w:rsidRDefault="0060394B" w:rsidP="006E2CCC">
      <w:pPr>
        <w:pStyle w:val="BodyTextIndent"/>
        <w:ind w:firstLine="0"/>
        <w:rPr>
          <w:color w:val="000000"/>
        </w:rPr>
      </w:pPr>
      <w:r w:rsidRPr="00660790">
        <w:rPr>
          <w:color w:val="000000"/>
        </w:rPr>
        <w:tab/>
        <w:t xml:space="preserve">NRC Attendance/Participation: There will be a total of 11 Nursing Resource Center (NRC) times that are mandatory to the course. </w:t>
      </w:r>
      <w:r w:rsidR="00482CD0" w:rsidRPr="00482CD0">
        <w:rPr>
          <w:color w:val="000000"/>
        </w:rPr>
        <w:t>Three (3) points total are given for the attendance and participation in the NRC session. The three points are broken down as follows: attendance, 1.0 point will be given with the full completion of the NRC session; participation, 1.0 point will be given for prior preparation of the Jarvis (2015b); and 1.0 point will be given for lab participation.</w:t>
      </w:r>
      <w:r w:rsidR="002E0361">
        <w:rPr>
          <w:color w:val="000000"/>
        </w:rPr>
        <w:t xml:space="preserve"> </w:t>
      </w:r>
      <w:r w:rsidRPr="00660790">
        <w:rPr>
          <w:color w:val="000000"/>
        </w:rPr>
        <w:t xml:space="preserve">For any missed NRC sessions or incomplete chapter manuals, see </w:t>
      </w:r>
      <w:r w:rsidRPr="00660790">
        <w:rPr>
          <w:i/>
          <w:color w:val="000000"/>
        </w:rPr>
        <w:t>Make Up Policy</w:t>
      </w:r>
      <w:r w:rsidRPr="00660790">
        <w:rPr>
          <w:color w:val="000000"/>
        </w:rPr>
        <w:t>.</w:t>
      </w:r>
    </w:p>
    <w:p w:rsidR="003725C2" w:rsidRPr="00660790" w:rsidRDefault="003725C2" w:rsidP="006E2CCC">
      <w:pPr>
        <w:pStyle w:val="BodyTextIndent"/>
        <w:ind w:firstLine="0"/>
        <w:rPr>
          <w:color w:val="000000"/>
        </w:rPr>
      </w:pPr>
    </w:p>
    <w:p w:rsidR="0060394B" w:rsidRPr="00660790" w:rsidRDefault="0060394B" w:rsidP="006E2CCC">
      <w:pPr>
        <w:pStyle w:val="BodyTextIndent"/>
        <w:ind w:firstLine="0"/>
        <w:rPr>
          <w:color w:val="000000"/>
        </w:rPr>
      </w:pPr>
      <w:r w:rsidRPr="00660790">
        <w:rPr>
          <w:color w:val="000000"/>
        </w:rPr>
        <w:tab/>
        <w:t>Shadow Health Ac</w:t>
      </w:r>
      <w:r w:rsidR="00990622">
        <w:rPr>
          <w:color w:val="000000"/>
        </w:rPr>
        <w:t xml:space="preserve">tivities: There are a total of </w:t>
      </w:r>
      <w:r w:rsidR="00482CD0">
        <w:rPr>
          <w:color w:val="000000"/>
        </w:rPr>
        <w:t>nine (9)</w:t>
      </w:r>
      <w:r w:rsidR="00482CD0" w:rsidRPr="00660790">
        <w:rPr>
          <w:color w:val="000000"/>
        </w:rPr>
        <w:t xml:space="preserve"> </w:t>
      </w:r>
      <w:r w:rsidRPr="00660790">
        <w:rPr>
          <w:color w:val="000000"/>
        </w:rPr>
        <w:t>Shado</w:t>
      </w:r>
      <w:r w:rsidR="00990622">
        <w:rPr>
          <w:color w:val="000000"/>
        </w:rPr>
        <w:t xml:space="preserve">w Health activities. The first </w:t>
      </w:r>
      <w:r w:rsidR="00482CD0">
        <w:rPr>
          <w:color w:val="000000"/>
        </w:rPr>
        <w:t>eight (</w:t>
      </w:r>
      <w:r w:rsidR="00990622">
        <w:rPr>
          <w:color w:val="000000"/>
        </w:rPr>
        <w:t>8</w:t>
      </w:r>
      <w:r w:rsidR="00482CD0">
        <w:rPr>
          <w:color w:val="000000"/>
        </w:rPr>
        <w:t>)</w:t>
      </w:r>
      <w:r w:rsidRPr="00660790">
        <w:rPr>
          <w:color w:val="000000"/>
        </w:rPr>
        <w:t xml:space="preserve"> activities correspond with the lecture</w:t>
      </w:r>
      <w:r w:rsidR="00990622">
        <w:rPr>
          <w:color w:val="000000"/>
        </w:rPr>
        <w:t xml:space="preserve"> and lab subject material. The </w:t>
      </w:r>
      <w:r w:rsidR="00482CD0">
        <w:rPr>
          <w:color w:val="000000"/>
        </w:rPr>
        <w:t>ninth</w:t>
      </w:r>
      <w:r w:rsidR="00482CD0" w:rsidRPr="00660790">
        <w:rPr>
          <w:color w:val="000000"/>
        </w:rPr>
        <w:t xml:space="preserve"> </w:t>
      </w:r>
      <w:r w:rsidRPr="00660790">
        <w:rPr>
          <w:color w:val="000000"/>
        </w:rPr>
        <w:t>activity is a comprehensive activity, therefore, with a higher</w:t>
      </w:r>
      <w:r w:rsidR="004A37BC" w:rsidRPr="00660790">
        <w:rPr>
          <w:color w:val="000000"/>
        </w:rPr>
        <w:t xml:space="preserve"> percentage. All Shadow Health activities are mandatory and are required to be completed before the associated NRC time.</w:t>
      </w:r>
    </w:p>
    <w:p w:rsidR="003725C2" w:rsidRDefault="003725C2" w:rsidP="006E2CCC">
      <w:pPr>
        <w:pStyle w:val="BodyTextIndent"/>
        <w:ind w:firstLine="0"/>
        <w:rPr>
          <w:color w:val="000000"/>
        </w:rPr>
      </w:pPr>
    </w:p>
    <w:p w:rsidR="004A37BC" w:rsidRPr="0060394B" w:rsidRDefault="004A37BC" w:rsidP="006E2CCC">
      <w:pPr>
        <w:pStyle w:val="BodyTextIndent"/>
        <w:ind w:firstLine="0"/>
        <w:rPr>
          <w:color w:val="000000"/>
        </w:rPr>
      </w:pPr>
      <w:r w:rsidRPr="00660790">
        <w:rPr>
          <w:color w:val="000000"/>
        </w:rPr>
        <w:tab/>
        <w:t>Examinations: There are a total of 3 examination</w:t>
      </w:r>
      <w:r w:rsidR="00482CD0">
        <w:rPr>
          <w:color w:val="000000"/>
        </w:rPr>
        <w:t>s</w:t>
      </w:r>
      <w:r w:rsidRPr="00660790">
        <w:rPr>
          <w:color w:val="000000"/>
        </w:rPr>
        <w:t xml:space="preserve"> </w:t>
      </w:r>
      <w:r w:rsidR="00482CD0">
        <w:rPr>
          <w:color w:val="000000"/>
        </w:rPr>
        <w:t>plus one (</w:t>
      </w:r>
      <w:r w:rsidRPr="00660790">
        <w:rPr>
          <w:color w:val="000000"/>
        </w:rPr>
        <w:t>1</w:t>
      </w:r>
      <w:r w:rsidR="00482CD0">
        <w:rPr>
          <w:color w:val="000000"/>
        </w:rPr>
        <w:t>)</w:t>
      </w:r>
      <w:r w:rsidRPr="00660790">
        <w:rPr>
          <w:color w:val="000000"/>
        </w:rPr>
        <w:t xml:space="preserve"> final, comprehensive examination. For exams 1-3, each examination is worth 10% of the total grade. The final examination, being comprehensive, is worth 20% of the total grade.</w:t>
      </w:r>
      <w:r>
        <w:rPr>
          <w:color w:val="000000"/>
        </w:rPr>
        <w:t xml:space="preserve"> </w:t>
      </w:r>
      <w:r w:rsidR="00212501">
        <w:rPr>
          <w:color w:val="000000"/>
        </w:rPr>
        <w:t xml:space="preserve">The examinations will be on </w:t>
      </w:r>
      <w:r w:rsidR="00212501">
        <w:rPr>
          <w:color w:val="000000"/>
        </w:rPr>
        <w:lastRenderedPageBreak/>
        <w:t>campus utilizing the ExamSoft examination program. More information will be provided on the course website.</w:t>
      </w:r>
    </w:p>
    <w:p w:rsidR="0060394B" w:rsidRDefault="0060394B" w:rsidP="006E2CCC">
      <w:pPr>
        <w:pStyle w:val="BodyTextIndent"/>
        <w:ind w:firstLine="0"/>
        <w:rPr>
          <w:color w:val="000000"/>
          <w:u w:val="single"/>
        </w:rPr>
      </w:pPr>
    </w:p>
    <w:p w:rsidR="004F3A77" w:rsidRDefault="004F3A77" w:rsidP="006E2CCC">
      <w:pPr>
        <w:pStyle w:val="BodyTextIndent"/>
        <w:ind w:firstLine="0"/>
        <w:rPr>
          <w:color w:val="000000"/>
          <w:u w:val="single"/>
        </w:rPr>
      </w:pPr>
      <w:r>
        <w:rPr>
          <w:color w:val="000000"/>
          <w:u w:val="single"/>
        </w:rPr>
        <w:t>MAKE UP POLICY</w:t>
      </w:r>
    </w:p>
    <w:p w:rsidR="002A3063" w:rsidRDefault="002A3063" w:rsidP="006E2CCC">
      <w:pPr>
        <w:pStyle w:val="BodyTextIndent"/>
        <w:ind w:firstLine="0"/>
        <w:rPr>
          <w:color w:val="000000"/>
        </w:rPr>
      </w:pPr>
      <w:r w:rsidRPr="002A3063">
        <w:rPr>
          <w:color w:val="000000"/>
        </w:rPr>
        <w:tab/>
      </w:r>
      <w:r>
        <w:rPr>
          <w:color w:val="000000"/>
        </w:rPr>
        <w:t>Alternative or make up activities will be only made available in the even</w:t>
      </w:r>
      <w:r w:rsidR="00DB665E">
        <w:rPr>
          <w:color w:val="000000"/>
        </w:rPr>
        <w:t>t</w:t>
      </w:r>
      <w:r>
        <w:rPr>
          <w:color w:val="000000"/>
        </w:rPr>
        <w:t xml:space="preserve"> the faculty member is notified prior to the missed event. Excused absences are limited to personal illness or a death in the immediate family. The faculty member will request documentation supporting any absence</w:t>
      </w:r>
      <w:r w:rsidR="00F96451">
        <w:rPr>
          <w:color w:val="000000"/>
        </w:rPr>
        <w:t xml:space="preserve">. Work, family events, vacations, or other related activities that cause a missed assignment, missed exam or missed attendance in the simulation lab are not excusable absences. </w:t>
      </w:r>
    </w:p>
    <w:p w:rsidR="006F3B90" w:rsidRPr="002A3063" w:rsidRDefault="006F3B90" w:rsidP="006E2CCC">
      <w:pPr>
        <w:pStyle w:val="BodyTextIndent"/>
        <w:ind w:firstLine="0"/>
        <w:rPr>
          <w:color w:val="000000"/>
        </w:rPr>
      </w:pPr>
    </w:p>
    <w:p w:rsidR="003E4C68" w:rsidRDefault="003E4C68" w:rsidP="006E2CCC">
      <w:pPr>
        <w:pStyle w:val="BodyTextIndent"/>
        <w:ind w:firstLine="0"/>
        <w:rPr>
          <w:color w:val="000000"/>
        </w:rPr>
      </w:pPr>
      <w:r>
        <w:rPr>
          <w:color w:val="000000"/>
        </w:rPr>
        <w:t>Missed NRC Session</w:t>
      </w:r>
    </w:p>
    <w:p w:rsidR="003E4C68" w:rsidRDefault="003E4C68" w:rsidP="003E4C68">
      <w:pPr>
        <w:pStyle w:val="BodyTextIndent"/>
        <w:numPr>
          <w:ilvl w:val="0"/>
          <w:numId w:val="8"/>
        </w:numPr>
        <w:rPr>
          <w:color w:val="000000"/>
        </w:rPr>
      </w:pPr>
      <w:r w:rsidRPr="002A3063">
        <w:rPr>
          <w:color w:val="000000"/>
          <w:u w:val="single"/>
        </w:rPr>
        <w:t>For an excused absence</w:t>
      </w:r>
      <w:r>
        <w:rPr>
          <w:color w:val="000000"/>
        </w:rPr>
        <w:t xml:space="preserve">: The student will receive credit </w:t>
      </w:r>
      <w:r w:rsidR="002A3063">
        <w:rPr>
          <w:color w:val="000000"/>
        </w:rPr>
        <w:t xml:space="preserve">(3 points) </w:t>
      </w:r>
      <w:r>
        <w:rPr>
          <w:color w:val="000000"/>
        </w:rPr>
        <w:t>for attending</w:t>
      </w:r>
      <w:r w:rsidR="00C7323E">
        <w:rPr>
          <w:color w:val="000000"/>
        </w:rPr>
        <w:t xml:space="preserve"> the make-up lab</w:t>
      </w:r>
      <w:r w:rsidR="004E2BF6">
        <w:rPr>
          <w:color w:val="000000"/>
        </w:rPr>
        <w:t>,</w:t>
      </w:r>
      <w:r>
        <w:rPr>
          <w:color w:val="000000"/>
        </w:rPr>
        <w:t xml:space="preserve"> preparing</w:t>
      </w:r>
      <w:r w:rsidR="00C7323E">
        <w:rPr>
          <w:color w:val="000000"/>
        </w:rPr>
        <w:t xml:space="preserve"> the lab manual prior to the make-up lab</w:t>
      </w:r>
      <w:r w:rsidR="004E2BF6">
        <w:rPr>
          <w:color w:val="000000"/>
        </w:rPr>
        <w:t xml:space="preserve">, and </w:t>
      </w:r>
      <w:r w:rsidR="00C7323E">
        <w:rPr>
          <w:color w:val="000000"/>
        </w:rPr>
        <w:t>fully participating in the make-up lab</w:t>
      </w:r>
      <w:r w:rsidR="002A3063">
        <w:rPr>
          <w:color w:val="000000"/>
        </w:rPr>
        <w:t>.</w:t>
      </w:r>
    </w:p>
    <w:p w:rsidR="003E4C68" w:rsidRDefault="003E4C68" w:rsidP="003E4C68">
      <w:pPr>
        <w:pStyle w:val="BodyTextIndent"/>
        <w:numPr>
          <w:ilvl w:val="0"/>
          <w:numId w:val="8"/>
        </w:numPr>
        <w:rPr>
          <w:color w:val="000000"/>
        </w:rPr>
      </w:pPr>
      <w:r w:rsidRPr="002A3063">
        <w:rPr>
          <w:color w:val="000000"/>
          <w:u w:val="single"/>
        </w:rPr>
        <w:t>For an unexcused absence</w:t>
      </w:r>
      <w:r>
        <w:rPr>
          <w:color w:val="000000"/>
        </w:rPr>
        <w:t xml:space="preserve">: The student will receive no credit for attending the </w:t>
      </w:r>
      <w:r w:rsidRPr="002E0361">
        <w:rPr>
          <w:b/>
          <w:i/>
          <w:color w:val="000000"/>
          <w:u w:val="single"/>
        </w:rPr>
        <w:t>req</w:t>
      </w:r>
      <w:r w:rsidR="003005FF" w:rsidRPr="002E0361">
        <w:rPr>
          <w:b/>
          <w:i/>
          <w:color w:val="000000"/>
          <w:u w:val="single"/>
        </w:rPr>
        <w:t>uired</w:t>
      </w:r>
      <w:r w:rsidR="003005FF">
        <w:rPr>
          <w:color w:val="000000"/>
        </w:rPr>
        <w:t xml:space="preserve"> make-up session</w:t>
      </w:r>
      <w:r w:rsidR="0051241A">
        <w:rPr>
          <w:color w:val="000000"/>
        </w:rPr>
        <w:t>. However, 1</w:t>
      </w:r>
      <w:r>
        <w:rPr>
          <w:color w:val="000000"/>
        </w:rPr>
        <w:t xml:space="preserve"> point for demonstrating adequate preparation </w:t>
      </w:r>
      <w:r w:rsidR="00990622">
        <w:rPr>
          <w:color w:val="000000"/>
        </w:rPr>
        <w:t xml:space="preserve">(preparing the lab manual) </w:t>
      </w:r>
      <w:r>
        <w:rPr>
          <w:color w:val="000000"/>
        </w:rPr>
        <w:t>may be earned</w:t>
      </w:r>
      <w:r w:rsidR="004E2BF6">
        <w:rPr>
          <w:color w:val="000000"/>
        </w:rPr>
        <w:t xml:space="preserve"> and 1</w:t>
      </w:r>
      <w:r w:rsidR="00482CD0">
        <w:rPr>
          <w:color w:val="000000"/>
        </w:rPr>
        <w:t xml:space="preserve"> point</w:t>
      </w:r>
      <w:r w:rsidR="004E2BF6">
        <w:rPr>
          <w:color w:val="000000"/>
        </w:rPr>
        <w:t xml:space="preserve"> for </w:t>
      </w:r>
      <w:r w:rsidR="00701D7D">
        <w:rPr>
          <w:color w:val="000000"/>
        </w:rPr>
        <w:t>lab participation</w:t>
      </w:r>
      <w:r>
        <w:rPr>
          <w:color w:val="000000"/>
        </w:rPr>
        <w:t>.</w:t>
      </w:r>
    </w:p>
    <w:p w:rsidR="003E4C68" w:rsidRDefault="003E4C68" w:rsidP="003E4C68">
      <w:pPr>
        <w:pStyle w:val="BodyTextIndent"/>
        <w:ind w:firstLine="0"/>
        <w:rPr>
          <w:color w:val="000000"/>
        </w:rPr>
      </w:pPr>
      <w:r>
        <w:rPr>
          <w:color w:val="000000"/>
        </w:rPr>
        <w:t>Missed Examinations</w:t>
      </w:r>
    </w:p>
    <w:p w:rsidR="003E4C68" w:rsidRDefault="002156A9" w:rsidP="003E4C68">
      <w:pPr>
        <w:pStyle w:val="BodyTextIndent"/>
        <w:numPr>
          <w:ilvl w:val="0"/>
          <w:numId w:val="9"/>
        </w:numPr>
        <w:rPr>
          <w:color w:val="000000"/>
        </w:rPr>
      </w:pPr>
      <w:r>
        <w:rPr>
          <w:color w:val="000000"/>
        </w:rPr>
        <w:t>If you have an excused absence, you may make up a maximum of one missed exam per semester. The make-up examination will be scheduled during finals week; exact date and location of the examination will be TBD at availability of the instructor and a secured testing area.</w:t>
      </w:r>
      <w:r w:rsidR="00990622" w:rsidRPr="00990622">
        <w:rPr>
          <w:color w:val="000000"/>
        </w:rPr>
        <w:t xml:space="preserve"> </w:t>
      </w:r>
      <w:r w:rsidR="00990622" w:rsidRPr="002A3063">
        <w:rPr>
          <w:color w:val="000000"/>
        </w:rPr>
        <w:t>You may not make up more than one exam.</w:t>
      </w:r>
    </w:p>
    <w:p w:rsidR="002156A9" w:rsidRPr="002A3063" w:rsidRDefault="002156A9" w:rsidP="00302148">
      <w:pPr>
        <w:pStyle w:val="BodyTextIndent"/>
        <w:numPr>
          <w:ilvl w:val="0"/>
          <w:numId w:val="9"/>
        </w:numPr>
        <w:rPr>
          <w:color w:val="000000"/>
        </w:rPr>
      </w:pPr>
      <w:r w:rsidRPr="002A3063">
        <w:rPr>
          <w:color w:val="000000"/>
        </w:rPr>
        <w:t xml:space="preserve">If you have an unexcused absence </w:t>
      </w:r>
      <w:r w:rsidR="00482CD0">
        <w:rPr>
          <w:color w:val="000000"/>
        </w:rPr>
        <w:t xml:space="preserve">and miss an examination, </w:t>
      </w:r>
      <w:r w:rsidRPr="002A3063">
        <w:rPr>
          <w:color w:val="000000"/>
        </w:rPr>
        <w:t>t</w:t>
      </w:r>
      <w:r w:rsidR="0051241A">
        <w:rPr>
          <w:color w:val="000000"/>
        </w:rPr>
        <w:t>he grade for that examination is</w:t>
      </w:r>
      <w:r w:rsidRPr="002A3063">
        <w:rPr>
          <w:color w:val="000000"/>
        </w:rPr>
        <w:t xml:space="preserve"> 0%</w:t>
      </w:r>
      <w:r w:rsidR="00482CD0">
        <w:rPr>
          <w:color w:val="000000"/>
        </w:rPr>
        <w:t>.</w:t>
      </w:r>
    </w:p>
    <w:p w:rsidR="007411E1" w:rsidRDefault="007411E1" w:rsidP="006E2CCC">
      <w:pPr>
        <w:pStyle w:val="BodyTextIndent"/>
        <w:ind w:firstLine="0"/>
        <w:rPr>
          <w:color w:val="000000"/>
          <w:u w:val="single"/>
        </w:rPr>
      </w:pPr>
    </w:p>
    <w:p w:rsidR="00915533" w:rsidRDefault="00915533" w:rsidP="006E2CCC">
      <w:pPr>
        <w:pStyle w:val="BodyTextIndent"/>
        <w:ind w:firstLine="0"/>
        <w:rPr>
          <w:color w:val="000000"/>
          <w:u w:val="single"/>
        </w:rPr>
      </w:pPr>
      <w:r w:rsidRPr="00915533">
        <w:rPr>
          <w:color w:val="000000"/>
          <w:u w:val="single"/>
        </w:rPr>
        <w:t>GRADING SCALE</w:t>
      </w:r>
    </w:p>
    <w:p w:rsidR="0048764F" w:rsidRDefault="0048764F" w:rsidP="0048764F">
      <w:pPr>
        <w:ind w:firstLine="720"/>
      </w:pPr>
      <w:r>
        <w:t>A</w:t>
      </w:r>
      <w:r>
        <w:tab/>
        <w:t>95-100</w:t>
      </w:r>
      <w:r>
        <w:tab/>
        <w:t>(4.0)</w:t>
      </w:r>
      <w:r>
        <w:tab/>
      </w:r>
      <w:r>
        <w:tab/>
        <w:t>C</w:t>
      </w:r>
      <w:r>
        <w:tab/>
        <w:t>74-79* (2.0)</w:t>
      </w:r>
    </w:p>
    <w:p w:rsidR="0048764F" w:rsidRDefault="0048764F" w:rsidP="0048764F">
      <w:r>
        <w:tab/>
        <w:t>A-</w:t>
      </w:r>
      <w:r>
        <w:tab/>
        <w:t>93-94   (3.67)</w:t>
      </w:r>
      <w:r>
        <w:tab/>
      </w:r>
      <w:r>
        <w:tab/>
        <w:t>C-</w:t>
      </w:r>
      <w:r>
        <w:tab/>
        <w:t>72-73   (1.67)</w:t>
      </w:r>
    </w:p>
    <w:p w:rsidR="0048764F" w:rsidRDefault="0048764F" w:rsidP="0048764F">
      <w:pPr>
        <w:ind w:firstLine="720"/>
      </w:pPr>
      <w:r>
        <w:t>B+</w:t>
      </w:r>
      <w:r>
        <w:tab/>
        <w:t>91- 92</w:t>
      </w:r>
      <w:r>
        <w:tab/>
        <w:t>(3.33)</w:t>
      </w:r>
      <w:r>
        <w:tab/>
      </w:r>
      <w:r>
        <w:tab/>
        <w:t>D+</w:t>
      </w:r>
      <w:r>
        <w:tab/>
        <w:t>70-71   (1.33)</w:t>
      </w:r>
    </w:p>
    <w:p w:rsidR="0048764F" w:rsidRDefault="0048764F" w:rsidP="0048764F">
      <w:r>
        <w:tab/>
        <w:t>B</w:t>
      </w:r>
      <w:r>
        <w:tab/>
        <w:t>84-90</w:t>
      </w:r>
      <w:r>
        <w:tab/>
        <w:t>(3.0)</w:t>
      </w:r>
      <w:r>
        <w:tab/>
      </w:r>
      <w:r>
        <w:tab/>
        <w:t>D</w:t>
      </w:r>
      <w:r>
        <w:tab/>
        <w:t>64-69   (1.0)</w:t>
      </w:r>
    </w:p>
    <w:p w:rsidR="0048764F" w:rsidRDefault="0048764F" w:rsidP="0048764F">
      <w:r>
        <w:tab/>
        <w:t>B-</w:t>
      </w:r>
      <w:r>
        <w:tab/>
        <w:t>82-83</w:t>
      </w:r>
      <w:r>
        <w:tab/>
        <w:t>(2.67)</w:t>
      </w:r>
      <w:r>
        <w:tab/>
      </w:r>
      <w:r>
        <w:tab/>
        <w:t>D-</w:t>
      </w:r>
      <w:r>
        <w:tab/>
        <w:t>62-63   (0.67)</w:t>
      </w:r>
    </w:p>
    <w:p w:rsidR="0048764F" w:rsidRDefault="0048764F" w:rsidP="0048764F">
      <w:r>
        <w:tab/>
        <w:t>C+</w:t>
      </w:r>
      <w:r>
        <w:tab/>
        <w:t>80-81</w:t>
      </w:r>
      <w:r>
        <w:tab/>
        <w:t>(2.33)</w:t>
      </w:r>
      <w:r>
        <w:tab/>
      </w:r>
      <w:r>
        <w:tab/>
        <w:t>E</w:t>
      </w:r>
      <w:r>
        <w:tab/>
        <w:t>61 or below (0.0)</w:t>
      </w:r>
    </w:p>
    <w:p w:rsidR="0048764F" w:rsidRDefault="0048764F" w:rsidP="001E446A">
      <w:pPr>
        <w:rPr>
          <w:b/>
        </w:rPr>
      </w:pPr>
      <w:r>
        <w:t xml:space="preserve">    </w:t>
      </w:r>
      <w:r w:rsidR="001E446A">
        <w:tab/>
      </w:r>
      <w:r w:rsidR="001E446A">
        <w:tab/>
      </w:r>
      <w:r w:rsidRPr="00DB665E">
        <w:rPr>
          <w:b/>
        </w:rPr>
        <w:t>* 74 is the minimal passing grade</w:t>
      </w:r>
    </w:p>
    <w:p w:rsidR="00184B1A" w:rsidRDefault="00184B1A" w:rsidP="00184B1A">
      <w:r w:rsidRPr="008D532B">
        <w:t>For more information on grades and grading policies, please refer to University’s grading policies:</w:t>
      </w:r>
      <w:r>
        <w:t xml:space="preserve"> </w:t>
      </w:r>
      <w:hyperlink r:id="rId13" w:history="1">
        <w:r w:rsidRPr="00794B41">
          <w:rPr>
            <w:rStyle w:val="Hyperlink"/>
          </w:rPr>
          <w:t>https://catalog.ufl.edu/ugrad/current/regulations/info/grades.aspx</w:t>
        </w:r>
      </w:hyperlink>
    </w:p>
    <w:p w:rsidR="00381774" w:rsidRDefault="00381774" w:rsidP="00381774">
      <w:pPr>
        <w:ind w:firstLine="720"/>
      </w:pPr>
    </w:p>
    <w:p w:rsidR="00B07FC7" w:rsidRDefault="00B07FC7" w:rsidP="00B07FC7">
      <w:pPr>
        <w:rPr>
          <w:caps/>
          <w:u w:val="single"/>
        </w:rPr>
      </w:pPr>
      <w:r w:rsidRPr="004D2C96">
        <w:rPr>
          <w:caps/>
          <w:u w:val="single"/>
        </w:rPr>
        <w:t>University and College of Nursing Policies:</w:t>
      </w:r>
      <w:r>
        <w:rPr>
          <w:caps/>
          <w:u w:val="single"/>
        </w:rPr>
        <w:t xml:space="preserve">  </w:t>
      </w:r>
    </w:p>
    <w:p w:rsidR="00B07FC7" w:rsidRDefault="00B07FC7" w:rsidP="00B07FC7">
      <w:r>
        <w:rPr>
          <w:caps/>
        </w:rPr>
        <w:tab/>
      </w:r>
      <w:r>
        <w:t xml:space="preserve">Please see the College of Nursing website for a full explanation of each of the following policies - </w:t>
      </w:r>
      <w:hyperlink r:id="rId14" w:history="1">
        <w:r w:rsidRPr="00EA63A9">
          <w:rPr>
            <w:rStyle w:val="Hyperlink"/>
          </w:rPr>
          <w:t>http://nursing.ufl.edu/students/student-policies-and-handbooks/course-policies/</w:t>
        </w:r>
      </w:hyperlink>
      <w:r>
        <w:t>.</w:t>
      </w:r>
    </w:p>
    <w:p w:rsidR="00B07FC7" w:rsidRDefault="00B07FC7" w:rsidP="00B07FC7">
      <w:r>
        <w:t>Attendance</w:t>
      </w:r>
    </w:p>
    <w:p w:rsidR="00B07FC7" w:rsidRDefault="00B07FC7" w:rsidP="00B07FC7">
      <w:bookmarkStart w:id="0" w:name="_GoBack"/>
      <w:bookmarkEnd w:id="0"/>
      <w:r>
        <w:t>UF Grading Policy</w:t>
      </w:r>
    </w:p>
    <w:p w:rsidR="00B07FC7" w:rsidRDefault="00B07FC7" w:rsidP="00B07FC7">
      <w:r>
        <w:t>Accommodations due to Disability</w:t>
      </w:r>
    </w:p>
    <w:p w:rsidR="00B07FC7" w:rsidRDefault="00B07FC7" w:rsidP="00B07FC7">
      <w:r>
        <w:t>Religious Holidays</w:t>
      </w:r>
    </w:p>
    <w:p w:rsidR="00B07FC7" w:rsidRDefault="00B07FC7" w:rsidP="00B07FC7">
      <w:r>
        <w:t>Counseling and Mental Health Services</w:t>
      </w:r>
    </w:p>
    <w:p w:rsidR="00B07FC7" w:rsidRDefault="00B07FC7" w:rsidP="00B07FC7">
      <w:r>
        <w:t>Student Handbook</w:t>
      </w:r>
    </w:p>
    <w:p w:rsidR="00B07FC7" w:rsidRDefault="00B07FC7" w:rsidP="00B07FC7">
      <w:r>
        <w:t>Faculty Evaluations</w:t>
      </w:r>
    </w:p>
    <w:p w:rsidR="00B07FC7" w:rsidRDefault="00B07FC7" w:rsidP="002E0361">
      <w:r>
        <w:t>Student Use of Social Media</w:t>
      </w:r>
    </w:p>
    <w:p w:rsidR="00A222EF" w:rsidRDefault="00A222EF" w:rsidP="002E0361">
      <w:pPr>
        <w:pStyle w:val="NormalWeb"/>
        <w:spacing w:after="0" w:line="240" w:lineRule="auto"/>
      </w:pPr>
    </w:p>
    <w:p w:rsidR="002E0361" w:rsidRPr="0039258F" w:rsidRDefault="00482CD0" w:rsidP="002E0361">
      <w:pPr>
        <w:pStyle w:val="NormalWeb"/>
        <w:spacing w:after="0" w:line="240" w:lineRule="auto"/>
        <w:rPr>
          <w:u w:val="single"/>
        </w:rPr>
      </w:pPr>
      <w:r w:rsidRPr="0039258F">
        <w:rPr>
          <w:u w:val="single"/>
        </w:rPr>
        <w:t xml:space="preserve">PROFESSIONAL BEHAVIOR </w:t>
      </w:r>
    </w:p>
    <w:p w:rsidR="00482CD0" w:rsidRDefault="00482CD0" w:rsidP="002E0361">
      <w:pPr>
        <w:pStyle w:val="NormalWeb"/>
        <w:spacing w:after="0" w:line="240" w:lineRule="auto"/>
      </w:pPr>
      <w:r>
        <w:t xml:space="preserve">The College of Nursing expects all Nursing students to be professional in their interactions with patients, colleagues, faculty, and staff and to exhibit caring and compassionate attitudes. These and other qualities will be evaluated during patient contacts and in other relevant settings by both faculty and peers. Behavior of a Nursing student reflects on the student's individual’s ability to become a competent professional Nurse. Attitudes or behaviors inconsistent with compassionate care; refusal by, or inability of, the student to participate constructively in learning or patient care; derogatory attitudes or inappropriate behaviors directed at patients, peers, faculty or staff; misuse of written or electronic patient records (e.g., accession of patient information without valid reason); substance abuse; failure to disclose pertinent information on a criminal background check; or other unprofessional conduct can be grounds for disciplinary measures including dismissal. </w:t>
      </w:r>
    </w:p>
    <w:p w:rsidR="002E0361" w:rsidRDefault="002E0361" w:rsidP="002E0361">
      <w:pPr>
        <w:pStyle w:val="NormalWeb"/>
        <w:spacing w:after="0" w:line="240" w:lineRule="auto"/>
      </w:pPr>
    </w:p>
    <w:p w:rsidR="002E0361" w:rsidRPr="0039258F" w:rsidRDefault="00482CD0" w:rsidP="002E0361">
      <w:pPr>
        <w:pStyle w:val="NormalWeb"/>
        <w:spacing w:after="0" w:line="240" w:lineRule="auto"/>
        <w:rPr>
          <w:u w:val="single"/>
        </w:rPr>
      </w:pPr>
      <w:r w:rsidRPr="0039258F">
        <w:rPr>
          <w:u w:val="single"/>
        </w:rPr>
        <w:t>UNIVERSITY POLICY ON ACADEMIC MISCONDUCT</w:t>
      </w:r>
    </w:p>
    <w:p w:rsidR="002E0361" w:rsidRDefault="00482CD0" w:rsidP="002E0361">
      <w:pPr>
        <w:pStyle w:val="NormalWeb"/>
        <w:spacing w:after="0" w:line="240" w:lineRule="auto"/>
      </w:pPr>
      <w:r>
        <w:t xml:space="preserve">Academic honesty and integrity are fundamental values of the University community. Students should be sure that they understand the UF Student Honor Code at http://www.dso.ufl.edu/students.php. Students are required to provide their own privacy screen for all examination’s administered to student laptops. No wireless keyboards or wireless mouse/tracking device will be permitted during examinations.  </w:t>
      </w:r>
    </w:p>
    <w:p w:rsidR="002E0361" w:rsidRDefault="002E0361" w:rsidP="002E0361">
      <w:pPr>
        <w:pStyle w:val="NormalWeb"/>
        <w:spacing w:after="0" w:line="240" w:lineRule="auto"/>
        <w:rPr>
          <w:color w:val="000000"/>
          <w:u w:val="single"/>
        </w:rPr>
      </w:pPr>
    </w:p>
    <w:p w:rsidR="00184B1A" w:rsidRDefault="00184B1A" w:rsidP="002E0361">
      <w:pPr>
        <w:pStyle w:val="NormalWeb"/>
        <w:spacing w:after="0" w:line="240" w:lineRule="auto"/>
        <w:rPr>
          <w:color w:val="000000"/>
          <w:u w:val="single"/>
        </w:rPr>
      </w:pPr>
      <w:r w:rsidRPr="00915533">
        <w:rPr>
          <w:color w:val="000000"/>
          <w:u w:val="single"/>
        </w:rPr>
        <w:t>REQUIRED TEXT</w:t>
      </w:r>
      <w:r w:rsidR="0056023A">
        <w:rPr>
          <w:color w:val="000000"/>
          <w:u w:val="single"/>
        </w:rPr>
        <w:t>BOOK</w:t>
      </w:r>
      <w:r w:rsidRPr="00915533">
        <w:rPr>
          <w:color w:val="000000"/>
          <w:u w:val="single"/>
        </w:rPr>
        <w:t>S</w:t>
      </w:r>
    </w:p>
    <w:p w:rsidR="007411E1" w:rsidRDefault="007411E1" w:rsidP="004A37BC">
      <w:pPr>
        <w:pStyle w:val="EndNoteBibliography"/>
        <w:ind w:left="720" w:hanging="720"/>
      </w:pPr>
    </w:p>
    <w:p w:rsidR="007E54BB" w:rsidRPr="007E54BB" w:rsidRDefault="007E54BB" w:rsidP="007E54BB">
      <w:pPr>
        <w:pStyle w:val="EndNoteBibliography"/>
        <w:spacing w:after="240"/>
        <w:ind w:left="720" w:hanging="720"/>
      </w:pPr>
      <w:r>
        <w:fldChar w:fldCharType="begin"/>
      </w:r>
      <w:r>
        <w:instrText xml:space="preserve"> ADDIN EN.CITE &lt;EndNote&gt;&lt;Cite ExcludeAuth="1" ExcludeYear="1" Hidden="1"&gt;&lt;Author&gt;Ackley&lt;/Author&gt;&lt;Year&gt;2013&lt;/Year&gt;&lt;RecNum&gt;3366&lt;/RecNum&gt;&lt;record&gt;&lt;rec-number&gt;3366&lt;/rec-number&gt;&lt;foreign-keys&gt;&lt;key app="EN" db-id="2ppt9rr5be0dd7e0spexeawb9dvdv2xrrffr" timestamp="1456929548"&gt;3366&lt;/key&gt;&lt;/foreign-keys&gt;&lt;ref-type name="Book"&gt;6&lt;/ref-type&gt;&lt;contributors&gt;&lt;authors&gt;&lt;author&gt;Ackley, B&lt;/author&gt;&lt;author&gt;Ladwig, G&lt;/author&gt;&lt;/authors&gt;&lt;/contributors&gt;&lt;titles&gt;&lt;title&gt;Nursing diagnosis handbook: An evidence-based guide to planning care&lt;/title&gt;&lt;/titles&gt;&lt;edition&gt;10th&lt;/edition&gt;&lt;dates&gt;&lt;year&gt;2013&lt;/year&gt;&lt;/dates&gt;&lt;pub-location&gt;St. Louis&lt;/pub-location&gt;&lt;publisher&gt;Mosby/Elsevier&lt;/publisher&gt;&lt;urls&gt;&lt;/urls&gt;&lt;/record&gt;&lt;/Cite&gt;&lt;/EndNote&gt;</w:instrText>
      </w:r>
      <w:r>
        <w:fldChar w:fldCharType="end"/>
      </w:r>
      <w:r w:rsidR="005D67B8" w:rsidRPr="00555F7D">
        <w:fldChar w:fldCharType="begin"/>
      </w:r>
      <w:r w:rsidR="005D67B8" w:rsidRPr="00555F7D">
        <w:instrText xml:space="preserve"> ADDIN EN.REFLIST </w:instrText>
      </w:r>
      <w:r w:rsidR="005D67B8" w:rsidRPr="00555F7D">
        <w:fldChar w:fldCharType="separate"/>
      </w:r>
      <w:r w:rsidRPr="007E54BB">
        <w:t xml:space="preserve">Ackley, B., &amp; Ladwig, G. (2013). </w:t>
      </w:r>
      <w:r w:rsidRPr="007E54BB">
        <w:rPr>
          <w:i/>
        </w:rPr>
        <w:t>Nursing diagnosis handbook: An evidence-based guide to planning care</w:t>
      </w:r>
      <w:r w:rsidRPr="007E54BB">
        <w:t xml:space="preserve"> (10th ed.). St. Louis: Mosby/Elsevier.</w:t>
      </w:r>
    </w:p>
    <w:p w:rsidR="007E54BB" w:rsidRPr="007E54BB" w:rsidRDefault="007E54BB" w:rsidP="007E54BB">
      <w:pPr>
        <w:pStyle w:val="EndNoteBibliography"/>
        <w:spacing w:after="240"/>
        <w:ind w:left="720" w:hanging="720"/>
      </w:pPr>
      <w:r w:rsidRPr="007E54BB">
        <w:t xml:space="preserve">Jarvis, C. (2015a). </w:t>
      </w:r>
      <w:r w:rsidRPr="007E54BB">
        <w:rPr>
          <w:i/>
        </w:rPr>
        <w:t>Physical examination and health assessment</w:t>
      </w:r>
      <w:r w:rsidRPr="007E54BB">
        <w:t xml:space="preserve"> (7th ed.). St. Louis: Saunders/Elsevier.</w:t>
      </w:r>
    </w:p>
    <w:p w:rsidR="007E54BB" w:rsidRPr="007E54BB" w:rsidRDefault="007E54BB" w:rsidP="007E54BB">
      <w:pPr>
        <w:pStyle w:val="EndNoteBibliography"/>
        <w:spacing w:after="240"/>
        <w:ind w:left="720" w:hanging="720"/>
      </w:pPr>
      <w:r w:rsidRPr="007E54BB">
        <w:t xml:space="preserve">Jarvis, C. (2015b). </w:t>
      </w:r>
      <w:r w:rsidRPr="007E54BB">
        <w:rPr>
          <w:i/>
        </w:rPr>
        <w:t>Physical examination and health assessment student laboratory manual</w:t>
      </w:r>
      <w:r w:rsidRPr="007E54BB">
        <w:t xml:space="preserve"> (7th ed.). St. Louis: Saunders/Elsevier.</w:t>
      </w:r>
    </w:p>
    <w:p w:rsidR="007E54BB" w:rsidRPr="007E54BB" w:rsidRDefault="007E54BB" w:rsidP="007E54BB">
      <w:pPr>
        <w:pStyle w:val="EndNoteBibliography"/>
        <w:ind w:left="720" w:hanging="720"/>
      </w:pPr>
      <w:r w:rsidRPr="007E54BB">
        <w:t xml:space="preserve">Jarvis, C. (2015c). </w:t>
      </w:r>
      <w:r w:rsidRPr="007E54BB">
        <w:rPr>
          <w:i/>
        </w:rPr>
        <w:t>Pocket companion for physical examination and health assessment</w:t>
      </w:r>
      <w:r w:rsidRPr="007E54BB">
        <w:t xml:space="preserve"> (7th ed.). St. Louis: Saunders/Elsevier.</w:t>
      </w:r>
    </w:p>
    <w:p w:rsidR="00DD18EF" w:rsidRDefault="005D67B8" w:rsidP="005D67B8">
      <w:pPr>
        <w:pStyle w:val="Default"/>
      </w:pPr>
      <w:r w:rsidRPr="00555F7D">
        <w:fldChar w:fldCharType="end"/>
      </w:r>
    </w:p>
    <w:p w:rsidR="007E54BB" w:rsidRDefault="007E54BB" w:rsidP="002E0361">
      <w:pPr>
        <w:pStyle w:val="Default"/>
      </w:pPr>
      <w:r>
        <w:rPr>
          <w:bCs/>
        </w:rPr>
        <w:t xml:space="preserve">Shadow Health – All students are required to purchase access to the Shadow Health Digital Clinical Experience. The cost is $99.00 and is </w:t>
      </w:r>
      <w:r w:rsidR="00482CD0">
        <w:rPr>
          <w:bCs/>
        </w:rPr>
        <w:t xml:space="preserve">a </w:t>
      </w:r>
      <w:r>
        <w:rPr>
          <w:bCs/>
        </w:rPr>
        <w:t>separate</w:t>
      </w:r>
      <w:r w:rsidR="00482CD0">
        <w:rPr>
          <w:bCs/>
        </w:rPr>
        <w:t xml:space="preserve"> expense that is not included with </w:t>
      </w:r>
      <w:r>
        <w:rPr>
          <w:bCs/>
        </w:rPr>
        <w:t xml:space="preserve">the book bundle.  </w:t>
      </w:r>
      <w:r w:rsidRPr="00FA064B">
        <w:t xml:space="preserve">To register for Shadow Health, please visit </w:t>
      </w:r>
      <w:hyperlink r:id="rId15" w:tgtFrame="_blank" w:history="1">
        <w:r w:rsidRPr="00FA064B">
          <w:rPr>
            <w:rStyle w:val="Hyperlink"/>
          </w:rPr>
          <w:t>app.shadowhealth.com</w:t>
        </w:r>
      </w:hyperlink>
      <w:r w:rsidRPr="00FA064B">
        <w:t xml:space="preserve"> and click "Register for a </w:t>
      </w:r>
      <w:r w:rsidRPr="00FA064B">
        <w:rPr>
          <w:i/>
        </w:rPr>
        <w:t xml:space="preserve">Student Account." </w:t>
      </w:r>
      <w:r w:rsidRPr="00DB665E">
        <w:t>Then enter your May 2016 PIN to enroll and purchase access,</w:t>
      </w:r>
      <w:r>
        <w:rPr>
          <w:i/>
        </w:rPr>
        <w:t xml:space="preserve"> </w:t>
      </w:r>
      <w:r>
        <w:t xml:space="preserve">Course Registration PIN for Students: </w:t>
      </w:r>
      <w:r>
        <w:rPr>
          <w:rStyle w:val="Strong"/>
        </w:rPr>
        <w:t>Summer2016-6964-8858-0196-1350</w:t>
      </w:r>
      <w:r>
        <w:fldChar w:fldCharType="begin"/>
      </w:r>
      <w:r>
        <w:instrText xml:space="preserve"> ADDIN EN.CITE &lt;EndNote&gt;&lt;Cite Hidden="1"&gt;&lt;Author&gt;Jarvis&lt;/Author&gt;&lt;Year&gt;2015&lt;/Year&gt;&lt;RecNum&gt;3367&lt;/RecNum&gt;&lt;record&gt;&lt;rec-number&gt;3367&lt;/rec-number&gt;&lt;foreign-keys&gt;&lt;key app="EN" db-id="2ppt9rr5be0dd7e0spexeawb9dvdv2xrrffr" timestamp="1456929615"&gt;3367&lt;/key&gt;&lt;/foreign-keys&gt;&lt;ref-type name="Book"&gt;6&lt;/ref-type&gt;&lt;contributors&gt;&lt;authors&gt;&lt;author&gt;Jarvis, C&lt;/author&gt;&lt;/authors&gt;&lt;/contributors&gt;&lt;titles&gt;&lt;title&gt;Physical examination and health assessment&lt;/title&gt;&lt;/titles&gt;&lt;edition&gt;7th&lt;/edition&gt;&lt;dates&gt;&lt;year&gt;2015&lt;/year&gt;&lt;/dates&gt;&lt;pub-location&gt;St. Louis&lt;/pub-location&gt;&lt;publisher&gt;Saunders/Elsevier&lt;/publisher&gt;&lt;urls&gt;&lt;/urls&gt;&lt;/record&gt;&lt;/Cite&gt;&lt;Cite Hidden="1"&gt;&lt;Author&gt;Jarvis&lt;/Author&gt;&lt;Year&gt;2015&lt;/Year&gt;&lt;RecNum&gt;3368&lt;/RecNum&gt;&lt;record&gt;&lt;rec-number&gt;3368&lt;/rec-number&gt;&lt;foreign-keys&gt;&lt;key app="EN" db-id="2ppt9rr5be0dd7e0spexeawb9dvdv2xrrffr" timestamp="1456929700"&gt;3368&lt;/key&gt;&lt;/foreign-keys&gt;&lt;ref-type name="Book"&gt;6&lt;/ref-type&gt;&lt;contributors&gt;&lt;authors&gt;&lt;author&gt;Jarvis, C&lt;/author&gt;&lt;/authors&gt;&lt;/contributors&gt;&lt;titles&gt;&lt;title&gt;Pocket companion for physical examination and health assessment&lt;/title&gt;&lt;/titles&gt;&lt;edition&gt;7th&lt;/edition&gt;&lt;dates&gt;&lt;year&gt;2015&lt;/year&gt;&lt;/dates&gt;&lt;pub-location&gt;St. Louis&lt;/pub-location&gt;&lt;publisher&gt;Saunders/Elsevier&lt;/publisher&gt;&lt;urls&gt;&lt;/urls&gt;&lt;/record&gt;&lt;/Cite&gt;&lt;Cite Hidden="1"&gt;&lt;Author&gt;Jarvis&lt;/Author&gt;&lt;Year&gt;2015&lt;/Year&gt;&lt;RecNum&gt;3369&lt;/RecNum&gt;&lt;record&gt;&lt;rec-number&gt;3369&lt;/rec-number&gt;&lt;foreign-keys&gt;&lt;key app="EN" db-id="2ppt9rr5be0dd7e0spexeawb9dvdv2xrrffr" timestamp="1456929771"&gt;3369&lt;/key&gt;&lt;/foreign-keys&gt;&lt;ref-type name="Book"&gt;6&lt;/ref-type&gt;&lt;contributors&gt;&lt;authors&gt;&lt;author&gt;Jarvis, C&lt;/author&gt;&lt;/authors&gt;&lt;/contributors&gt;&lt;titles&gt;&lt;title&gt;Physical examination and health assessment student laboratory manual&lt;/title&gt;&lt;/titles&gt;&lt;edition&gt;7th&lt;/edition&gt;&lt;dates&gt;&lt;year&gt;2015&lt;/year&gt;&lt;/dates&gt;&lt;pub-location&gt;St. Louis&lt;/pub-location&gt;&lt;publisher&gt;Saunders/Elsevier&lt;/publisher&gt;&lt;urls&gt;&lt;/urls&gt;&lt;/record&gt;&lt;/Cite&gt;&lt;/EndNote&gt;</w:instrText>
      </w:r>
      <w:r>
        <w:fldChar w:fldCharType="end"/>
      </w:r>
    </w:p>
    <w:p w:rsidR="007E54BB" w:rsidRDefault="007E54BB" w:rsidP="007E54BB">
      <w:pPr>
        <w:pStyle w:val="ListParagraph"/>
        <w:numPr>
          <w:ilvl w:val="0"/>
          <w:numId w:val="12"/>
        </w:numPr>
      </w:pPr>
      <w:r>
        <w:t xml:space="preserve">Shadow Health Website: </w:t>
      </w:r>
      <w:hyperlink r:id="rId16" w:history="1">
        <w:r>
          <w:rPr>
            <w:rStyle w:val="Hyperlink"/>
          </w:rPr>
          <w:t>http://app.shadowhealth.com/</w:t>
        </w:r>
      </w:hyperlink>
    </w:p>
    <w:p w:rsidR="007E54BB" w:rsidRDefault="007E54BB" w:rsidP="007E54BB">
      <w:pPr>
        <w:pStyle w:val="ListParagraph"/>
        <w:numPr>
          <w:ilvl w:val="0"/>
          <w:numId w:val="12"/>
        </w:numPr>
      </w:pPr>
      <w:r>
        <w:t xml:space="preserve">Student Account Setup Guide: </w:t>
      </w:r>
      <w:hyperlink r:id="rId17" w:history="1">
        <w:r>
          <w:rPr>
            <w:rStyle w:val="Hyperlink"/>
          </w:rPr>
          <w:t>http://bit.ly/How_to_Register</w:t>
        </w:r>
      </w:hyperlink>
    </w:p>
    <w:p w:rsidR="007E54BB" w:rsidRDefault="007E54BB" w:rsidP="007E54BB">
      <w:pPr>
        <w:pStyle w:val="ListParagraph"/>
        <w:numPr>
          <w:ilvl w:val="0"/>
          <w:numId w:val="12"/>
        </w:numPr>
      </w:pPr>
      <w:r>
        <w:t xml:space="preserve">Technical Requirements: </w:t>
      </w:r>
      <w:hyperlink r:id="rId18" w:history="1">
        <w:r>
          <w:rPr>
            <w:rStyle w:val="Hyperlink"/>
          </w:rPr>
          <w:t>http://bit.ly/System_Requirements</w:t>
        </w:r>
      </w:hyperlink>
    </w:p>
    <w:p w:rsidR="007E54BB" w:rsidRDefault="007E54BB" w:rsidP="007E54BB">
      <w:pPr>
        <w:pStyle w:val="ListParagraph"/>
        <w:numPr>
          <w:ilvl w:val="0"/>
          <w:numId w:val="12"/>
        </w:numPr>
      </w:pPr>
      <w:r>
        <w:t xml:space="preserve">Link to Shadow Health Support: </w:t>
      </w:r>
      <w:hyperlink r:id="rId19" w:history="1">
        <w:r>
          <w:rPr>
            <w:rStyle w:val="Hyperlink"/>
          </w:rPr>
          <w:t>http://support.shadowhealth.com</w:t>
        </w:r>
      </w:hyperlink>
    </w:p>
    <w:p w:rsidR="00B07FC7" w:rsidRDefault="00B07FC7" w:rsidP="006E2CCC">
      <w:pPr>
        <w:pStyle w:val="BodyTextIndent"/>
        <w:ind w:firstLine="0"/>
        <w:rPr>
          <w:color w:val="000000"/>
          <w:u w:val="single"/>
        </w:rPr>
      </w:pPr>
    </w:p>
    <w:p w:rsidR="007A3074" w:rsidRDefault="007A3074" w:rsidP="006E2CCC">
      <w:pPr>
        <w:pStyle w:val="BodyTextIndent"/>
        <w:ind w:firstLine="0"/>
        <w:rPr>
          <w:color w:val="000000"/>
          <w:u w:val="single"/>
        </w:rPr>
      </w:pPr>
    </w:p>
    <w:p w:rsidR="007E54BB" w:rsidRDefault="007E54BB" w:rsidP="006E2CCC">
      <w:pPr>
        <w:pStyle w:val="BodyTextIndent"/>
        <w:ind w:firstLine="0"/>
        <w:rPr>
          <w:color w:val="000000"/>
          <w:u w:val="single"/>
        </w:rPr>
      </w:pPr>
      <w:r>
        <w:rPr>
          <w:color w:val="000000"/>
          <w:u w:val="single"/>
        </w:rPr>
        <w:t>Recommended Textbooks</w:t>
      </w:r>
    </w:p>
    <w:p w:rsidR="007E54BB" w:rsidRDefault="007E54BB" w:rsidP="006E2CCC">
      <w:pPr>
        <w:pStyle w:val="BodyTextIndent"/>
        <w:ind w:firstLine="0"/>
        <w:rPr>
          <w:color w:val="000000"/>
          <w:u w:val="single"/>
        </w:rPr>
      </w:pPr>
    </w:p>
    <w:p w:rsidR="007E54BB" w:rsidRPr="007E54BB" w:rsidRDefault="007E54BB" w:rsidP="007E54BB">
      <w:pPr>
        <w:pStyle w:val="EndNoteBibliography"/>
        <w:spacing w:after="240"/>
        <w:ind w:left="720" w:hanging="720"/>
      </w:pPr>
      <w:r w:rsidRPr="007E54BB">
        <w:t xml:space="preserve">Perry, A. G., &amp; Potter, P. A. (2013). </w:t>
      </w:r>
      <w:r w:rsidRPr="007E54BB">
        <w:rPr>
          <w:i/>
        </w:rPr>
        <w:t>Clinical nursing skills and techniques</w:t>
      </w:r>
      <w:r w:rsidRPr="007E54BB">
        <w:t xml:space="preserve"> (8th ed.). St. Louis: Mosby/Elsevier.</w:t>
      </w:r>
    </w:p>
    <w:p w:rsidR="007E54BB" w:rsidRDefault="007E54BB" w:rsidP="007E54BB">
      <w:pPr>
        <w:pStyle w:val="BodyTextIndent"/>
        <w:ind w:firstLine="0"/>
        <w:rPr>
          <w:color w:val="000000"/>
          <w:u w:val="single"/>
        </w:rPr>
        <w:sectPr w:rsidR="007E54BB" w:rsidSect="00BC1C1D">
          <w:footerReference w:type="default" r:id="rId20"/>
          <w:type w:val="continuous"/>
          <w:pgSz w:w="12240" w:h="15840"/>
          <w:pgMar w:top="1440" w:right="1440" w:bottom="1440" w:left="1440" w:header="720" w:footer="720" w:gutter="0"/>
          <w:cols w:space="720"/>
          <w:titlePg/>
          <w:docGrid w:linePitch="360"/>
        </w:sectPr>
      </w:pPr>
      <w:r w:rsidRPr="007E54BB">
        <w:rPr>
          <w:noProof/>
        </w:rPr>
        <w:t xml:space="preserve">Potter, P. A., &amp; Perry, A. G. (2013). </w:t>
      </w:r>
      <w:r w:rsidRPr="007E54BB">
        <w:rPr>
          <w:i/>
          <w:noProof/>
        </w:rPr>
        <w:t>Fundamentals of nursing</w:t>
      </w:r>
      <w:r w:rsidRPr="007E54BB">
        <w:rPr>
          <w:noProof/>
        </w:rPr>
        <w:t xml:space="preserve"> (8th ed.). St. Louis: </w:t>
      </w:r>
      <w:r>
        <w:rPr>
          <w:noProof/>
        </w:rPr>
        <w:tab/>
      </w:r>
      <w:r w:rsidRPr="007E54BB">
        <w:rPr>
          <w:noProof/>
        </w:rPr>
        <w:t>Mosby/Elsevier</w:t>
      </w:r>
    </w:p>
    <w:p w:rsidR="00107B13" w:rsidRDefault="0048764F" w:rsidP="006E2CCC">
      <w:pPr>
        <w:pStyle w:val="BodyTextIndent"/>
        <w:ind w:firstLine="0"/>
        <w:rPr>
          <w:color w:val="000000"/>
          <w:u w:val="single"/>
        </w:rPr>
      </w:pPr>
      <w:r w:rsidRPr="00915533">
        <w:rPr>
          <w:color w:val="000000"/>
          <w:u w:val="single"/>
        </w:rPr>
        <w:t>WEEKLY CLASS</w:t>
      </w:r>
      <w:r w:rsidR="00107B13">
        <w:rPr>
          <w:color w:val="000000"/>
          <w:u w:val="single"/>
        </w:rPr>
        <w:t>/LAB</w:t>
      </w:r>
      <w:r w:rsidRPr="00915533">
        <w:rPr>
          <w:color w:val="000000"/>
          <w:u w:val="single"/>
        </w:rPr>
        <w:t xml:space="preserve"> SCHEDULE</w:t>
      </w:r>
    </w:p>
    <w:tbl>
      <w:tblPr>
        <w:tblW w:w="13473" w:type="dxa"/>
        <w:tblInd w:w="-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525"/>
        <w:gridCol w:w="3425"/>
        <w:gridCol w:w="3780"/>
        <w:gridCol w:w="1890"/>
        <w:gridCol w:w="2853"/>
      </w:tblGrid>
      <w:tr w:rsidR="005D67B8" w:rsidRPr="008F6BCF" w:rsidTr="00F61AD4">
        <w:tc>
          <w:tcPr>
            <w:tcW w:w="1525" w:type="dxa"/>
            <w:vAlign w:val="center"/>
          </w:tcPr>
          <w:p w:rsidR="001C59F3" w:rsidRPr="00F61AD4" w:rsidRDefault="005D67B8" w:rsidP="00F61AD4">
            <w:pPr>
              <w:jc w:val="center"/>
              <w:rPr>
                <w:b/>
                <w:sz w:val="22"/>
              </w:rPr>
            </w:pPr>
            <w:r w:rsidRPr="00F61AD4">
              <w:rPr>
                <w:b/>
                <w:sz w:val="22"/>
              </w:rPr>
              <w:t>WEEK/</w:t>
            </w:r>
          </w:p>
          <w:p w:rsidR="00F61AD4" w:rsidRPr="00F61AD4" w:rsidRDefault="005D67B8" w:rsidP="00F61AD4">
            <w:pPr>
              <w:jc w:val="center"/>
              <w:rPr>
                <w:b/>
                <w:sz w:val="22"/>
              </w:rPr>
            </w:pPr>
            <w:r w:rsidRPr="00F61AD4">
              <w:rPr>
                <w:b/>
                <w:sz w:val="22"/>
              </w:rPr>
              <w:t>DATE</w:t>
            </w:r>
          </w:p>
          <w:p w:rsidR="00A26842" w:rsidRPr="00F61AD4" w:rsidRDefault="00A26842" w:rsidP="00F61AD4">
            <w:pPr>
              <w:jc w:val="center"/>
              <w:rPr>
                <w:b/>
                <w:sz w:val="22"/>
              </w:rPr>
            </w:pPr>
            <w:r w:rsidRPr="00F61AD4">
              <w:rPr>
                <w:b/>
                <w:sz w:val="22"/>
              </w:rPr>
              <w:t>(Online Open Date)</w:t>
            </w:r>
          </w:p>
        </w:tc>
        <w:tc>
          <w:tcPr>
            <w:tcW w:w="3425" w:type="dxa"/>
            <w:vAlign w:val="center"/>
          </w:tcPr>
          <w:p w:rsidR="005D67B8" w:rsidRPr="00F61AD4" w:rsidRDefault="005D67B8" w:rsidP="00F61AD4">
            <w:pPr>
              <w:jc w:val="center"/>
              <w:rPr>
                <w:b/>
                <w:sz w:val="22"/>
              </w:rPr>
            </w:pPr>
            <w:r w:rsidRPr="00F61AD4">
              <w:rPr>
                <w:b/>
                <w:sz w:val="22"/>
              </w:rPr>
              <w:t>LECTURE TOPIC</w:t>
            </w:r>
          </w:p>
        </w:tc>
        <w:tc>
          <w:tcPr>
            <w:tcW w:w="3780" w:type="dxa"/>
            <w:vAlign w:val="center"/>
          </w:tcPr>
          <w:p w:rsidR="005D67B8" w:rsidRPr="00F61AD4" w:rsidRDefault="005D67B8" w:rsidP="00F61AD4">
            <w:pPr>
              <w:jc w:val="center"/>
              <w:rPr>
                <w:b/>
                <w:sz w:val="22"/>
              </w:rPr>
            </w:pPr>
            <w:r w:rsidRPr="00F61AD4">
              <w:rPr>
                <w:b/>
                <w:sz w:val="22"/>
              </w:rPr>
              <w:t>READINGS</w:t>
            </w:r>
            <w:r w:rsidR="00DB665E" w:rsidRPr="00F61AD4">
              <w:rPr>
                <w:b/>
                <w:sz w:val="22"/>
              </w:rPr>
              <w:t>/ASSIGNMENTS</w:t>
            </w:r>
          </w:p>
        </w:tc>
        <w:tc>
          <w:tcPr>
            <w:tcW w:w="1890" w:type="dxa"/>
            <w:vAlign w:val="center"/>
          </w:tcPr>
          <w:p w:rsidR="005D67B8" w:rsidRPr="00F61AD4" w:rsidRDefault="005D67B8" w:rsidP="00F61AD4">
            <w:pPr>
              <w:jc w:val="center"/>
              <w:rPr>
                <w:b/>
                <w:sz w:val="22"/>
              </w:rPr>
            </w:pPr>
            <w:r w:rsidRPr="00F61AD4">
              <w:rPr>
                <w:b/>
                <w:sz w:val="22"/>
              </w:rPr>
              <w:t>EXAMS</w:t>
            </w:r>
          </w:p>
          <w:p w:rsidR="00A43742" w:rsidRPr="00F61AD4" w:rsidRDefault="00A43742" w:rsidP="00F61AD4">
            <w:pPr>
              <w:jc w:val="center"/>
              <w:rPr>
                <w:b/>
                <w:sz w:val="22"/>
              </w:rPr>
            </w:pPr>
          </w:p>
          <w:p w:rsidR="00A43742" w:rsidRPr="00F61AD4" w:rsidRDefault="00A43742" w:rsidP="00F61AD4">
            <w:pPr>
              <w:jc w:val="center"/>
              <w:rPr>
                <w:b/>
                <w:sz w:val="22"/>
              </w:rPr>
            </w:pPr>
            <w:r w:rsidRPr="00F61AD4">
              <w:rPr>
                <w:b/>
                <w:sz w:val="22"/>
              </w:rPr>
              <w:t>**NOTE VARIOUS TIMES/ROOM</w:t>
            </w:r>
          </w:p>
        </w:tc>
        <w:tc>
          <w:tcPr>
            <w:tcW w:w="2853" w:type="dxa"/>
            <w:vAlign w:val="center"/>
          </w:tcPr>
          <w:p w:rsidR="005D67B8" w:rsidRPr="00F61AD4" w:rsidRDefault="005D67B8" w:rsidP="00F61AD4">
            <w:pPr>
              <w:jc w:val="center"/>
              <w:rPr>
                <w:b/>
                <w:sz w:val="22"/>
              </w:rPr>
            </w:pPr>
            <w:r w:rsidRPr="00F61AD4">
              <w:rPr>
                <w:b/>
                <w:sz w:val="22"/>
              </w:rPr>
              <w:t>LAB TOPIC</w:t>
            </w:r>
          </w:p>
          <w:p w:rsidR="00A43742" w:rsidRPr="00F61AD4" w:rsidRDefault="00A43742" w:rsidP="00F61AD4">
            <w:pPr>
              <w:jc w:val="center"/>
              <w:rPr>
                <w:b/>
                <w:sz w:val="22"/>
              </w:rPr>
            </w:pPr>
          </w:p>
          <w:p w:rsidR="00A43742" w:rsidRPr="00F61AD4" w:rsidRDefault="00A43742" w:rsidP="00F61AD4">
            <w:pPr>
              <w:jc w:val="center"/>
              <w:rPr>
                <w:b/>
                <w:sz w:val="22"/>
              </w:rPr>
            </w:pPr>
            <w:r w:rsidRPr="00F61AD4">
              <w:rPr>
                <w:b/>
                <w:sz w:val="22"/>
              </w:rPr>
              <w:t>**NOTE VARIOUS TIMES/GROUPS</w:t>
            </w:r>
          </w:p>
        </w:tc>
      </w:tr>
      <w:tr w:rsidR="005D67B8" w:rsidRPr="008F6BCF" w:rsidTr="00032936">
        <w:tc>
          <w:tcPr>
            <w:tcW w:w="1525" w:type="dxa"/>
          </w:tcPr>
          <w:p w:rsidR="001C59F3" w:rsidRPr="00814063" w:rsidRDefault="0002499A" w:rsidP="00184B1A">
            <w:pPr>
              <w:rPr>
                <w:b/>
              </w:rPr>
            </w:pPr>
            <w:r w:rsidRPr="00814063">
              <w:rPr>
                <w:b/>
              </w:rPr>
              <w:t xml:space="preserve">Week </w:t>
            </w:r>
            <w:r w:rsidR="00DD18EF" w:rsidRPr="00814063">
              <w:rPr>
                <w:b/>
              </w:rPr>
              <w:t>1</w:t>
            </w:r>
            <w:r w:rsidRPr="00814063">
              <w:rPr>
                <w:b/>
              </w:rPr>
              <w:t>:</w:t>
            </w:r>
            <w:r w:rsidR="001C59F3" w:rsidRPr="00814063">
              <w:rPr>
                <w:b/>
              </w:rPr>
              <w:t xml:space="preserve"> </w:t>
            </w:r>
          </w:p>
          <w:p w:rsidR="005D67B8" w:rsidRDefault="00DD18EF" w:rsidP="00184B1A">
            <w:r>
              <w:t>May 9-13,</w:t>
            </w:r>
          </w:p>
          <w:p w:rsidR="00DD18EF" w:rsidRDefault="00DD18EF" w:rsidP="00184B1A"/>
          <w:p w:rsidR="007F09D1" w:rsidRDefault="00DD18EF" w:rsidP="00184B1A">
            <w:r>
              <w:t xml:space="preserve">Open: </w:t>
            </w:r>
          </w:p>
          <w:p w:rsidR="00DD18EF" w:rsidRPr="008F6BCF" w:rsidRDefault="00593EB6" w:rsidP="00184B1A">
            <w:r>
              <w:t>May 3</w:t>
            </w:r>
            <w:r w:rsidRPr="00593EB6">
              <w:rPr>
                <w:vertAlign w:val="superscript"/>
              </w:rPr>
              <w:t>rd</w:t>
            </w:r>
            <w:r>
              <w:t xml:space="preserve"> </w:t>
            </w:r>
            <w:r w:rsidR="00DB665E">
              <w:t xml:space="preserve"> </w:t>
            </w:r>
            <w:r w:rsidR="007F09D1">
              <w:t xml:space="preserve"> </w:t>
            </w:r>
          </w:p>
        </w:tc>
        <w:tc>
          <w:tcPr>
            <w:tcW w:w="3425" w:type="dxa"/>
          </w:tcPr>
          <w:p w:rsidR="005D67B8" w:rsidRDefault="00DD18EF" w:rsidP="00DD18EF">
            <w:pPr>
              <w:pStyle w:val="ListParagraph"/>
              <w:ind w:left="0" w:right="-18"/>
            </w:pPr>
            <w:r>
              <w:t>Course Introduction</w:t>
            </w:r>
            <w:r w:rsidR="00857B86">
              <w:t>,</w:t>
            </w:r>
          </w:p>
          <w:p w:rsidR="00DD18EF" w:rsidRDefault="00781DF4" w:rsidP="00DD18EF">
            <w:pPr>
              <w:pStyle w:val="ListParagraph"/>
              <w:ind w:left="0" w:right="-18"/>
            </w:pPr>
            <w:r>
              <w:t>Evidence-Based Assessment</w:t>
            </w:r>
            <w:r w:rsidR="00857B86">
              <w:t>,</w:t>
            </w:r>
          </w:p>
          <w:p w:rsidR="00781DF4" w:rsidRDefault="00781DF4" w:rsidP="00DD18EF">
            <w:pPr>
              <w:pStyle w:val="ListParagraph"/>
              <w:ind w:left="0" w:right="-18"/>
            </w:pPr>
            <w:r>
              <w:t>Cultural Competence</w:t>
            </w:r>
            <w:r w:rsidR="00857B86">
              <w:t>,</w:t>
            </w:r>
          </w:p>
          <w:p w:rsidR="00DD18EF" w:rsidRDefault="00B4346D" w:rsidP="00B4346D">
            <w:pPr>
              <w:pStyle w:val="ListParagraph"/>
              <w:ind w:left="0" w:right="-18"/>
            </w:pPr>
            <w:r>
              <w:t>The Interview</w:t>
            </w:r>
            <w:r w:rsidR="005100B0">
              <w:t xml:space="preserve">, </w:t>
            </w:r>
          </w:p>
          <w:p w:rsidR="00431E47" w:rsidRDefault="00431E47" w:rsidP="00184B1A">
            <w:r>
              <w:t>SBAR Introduction</w:t>
            </w:r>
          </w:p>
          <w:p w:rsidR="001E71EC" w:rsidRDefault="001E71EC" w:rsidP="00184B1A">
            <w:r>
              <w:t>Care Planning Introduction</w:t>
            </w:r>
          </w:p>
          <w:p w:rsidR="00DD18EF" w:rsidRDefault="00DD18EF" w:rsidP="00184B1A">
            <w:pPr>
              <w:rPr>
                <w:color w:val="FF0000"/>
              </w:rPr>
            </w:pPr>
          </w:p>
          <w:p w:rsidR="00DD18EF" w:rsidRDefault="00DD18EF" w:rsidP="00184B1A">
            <w:pPr>
              <w:rPr>
                <w:b/>
                <w:color w:val="1F497D" w:themeColor="text2"/>
              </w:rPr>
            </w:pPr>
            <w:r w:rsidRPr="0002499A">
              <w:rPr>
                <w:b/>
                <w:color w:val="1F497D" w:themeColor="text2"/>
              </w:rPr>
              <w:t xml:space="preserve">Shadow Health </w:t>
            </w:r>
            <w:r w:rsidR="00711EBD">
              <w:rPr>
                <w:b/>
                <w:color w:val="1F497D" w:themeColor="text2"/>
              </w:rPr>
              <w:t xml:space="preserve">Digital Clinical Experience </w:t>
            </w:r>
            <w:r w:rsidRPr="0002499A">
              <w:rPr>
                <w:b/>
                <w:color w:val="1F497D" w:themeColor="text2"/>
              </w:rPr>
              <w:t>Orientation</w:t>
            </w:r>
            <w:r w:rsidR="00857B86">
              <w:rPr>
                <w:b/>
                <w:color w:val="1F497D" w:themeColor="text2"/>
              </w:rPr>
              <w:t>;</w:t>
            </w:r>
          </w:p>
          <w:p w:rsidR="00711EBD" w:rsidRPr="0002499A" w:rsidRDefault="00711EBD" w:rsidP="00184B1A">
            <w:pPr>
              <w:rPr>
                <w:b/>
              </w:rPr>
            </w:pPr>
            <w:r>
              <w:rPr>
                <w:b/>
                <w:color w:val="1F497D" w:themeColor="text2"/>
              </w:rPr>
              <w:t>Conversation Concept Lab</w:t>
            </w:r>
          </w:p>
        </w:tc>
        <w:tc>
          <w:tcPr>
            <w:tcW w:w="3780" w:type="dxa"/>
          </w:tcPr>
          <w:p w:rsidR="00F61AD4" w:rsidRDefault="00F61AD4" w:rsidP="00184B1A">
            <w:r w:rsidRPr="001E71EC">
              <w:t xml:space="preserve">Ackley: </w:t>
            </w:r>
            <w:r w:rsidR="001E71EC" w:rsidRPr="001E71EC">
              <w:t>p</w:t>
            </w:r>
            <w:r w:rsidR="001E71EC">
              <w:t>. xx-xxi, p. 1-10</w:t>
            </w:r>
          </w:p>
          <w:p w:rsidR="005D67B8" w:rsidRDefault="00976801" w:rsidP="00184B1A">
            <w:r>
              <w:t xml:space="preserve">Jarvis: Ch. 1, </w:t>
            </w:r>
            <w:r w:rsidR="00781DF4">
              <w:t xml:space="preserve">2, </w:t>
            </w:r>
            <w:r>
              <w:t>3, 4</w:t>
            </w:r>
            <w:r w:rsidR="00B4346D">
              <w:t>, p.804-805 (SBAR section only)</w:t>
            </w:r>
          </w:p>
          <w:p w:rsidR="00976801" w:rsidRDefault="00976801" w:rsidP="00781DF4">
            <w:r>
              <w:t>Jarvis Lab Manual: Ch. 1, 3, 4</w:t>
            </w:r>
            <w:r w:rsidR="009E04BE">
              <w:t xml:space="preserve"> (</w:t>
            </w:r>
            <w:r w:rsidR="00781DF4">
              <w:t xml:space="preserve">p.25-28) </w:t>
            </w:r>
            <w:r w:rsidR="009E04BE" w:rsidRPr="00693476">
              <w:rPr>
                <w:i/>
              </w:rPr>
              <w:t>–</w:t>
            </w:r>
            <w:r w:rsidR="00781DF4" w:rsidRPr="00693476">
              <w:rPr>
                <w:i/>
              </w:rPr>
              <w:t xml:space="preserve"> done before </w:t>
            </w:r>
            <w:r w:rsidR="00BA1265" w:rsidRPr="00693476">
              <w:rPr>
                <w:i/>
              </w:rPr>
              <w:t xml:space="preserve">NRC </w:t>
            </w:r>
            <w:r w:rsidR="00781DF4" w:rsidRPr="00693476">
              <w:rPr>
                <w:i/>
              </w:rPr>
              <w:t>lab time</w:t>
            </w:r>
          </w:p>
          <w:p w:rsidR="00781DF4" w:rsidRDefault="00781DF4" w:rsidP="00781DF4"/>
          <w:p w:rsidR="00781DF4" w:rsidRPr="008F6BCF" w:rsidRDefault="00474799" w:rsidP="00781DF4">
            <w:r>
              <w:rPr>
                <w:b/>
              </w:rPr>
              <w:t xml:space="preserve">Lab </w:t>
            </w:r>
            <w:r w:rsidR="00781DF4" w:rsidRPr="00BA1265">
              <w:rPr>
                <w:b/>
              </w:rPr>
              <w:t>Assignment</w:t>
            </w:r>
            <w:r>
              <w:rPr>
                <w:b/>
              </w:rPr>
              <w:t xml:space="preserve"> #1</w:t>
            </w:r>
            <w:r w:rsidR="00781DF4" w:rsidRPr="00BA1265">
              <w:rPr>
                <w:b/>
              </w:rPr>
              <w:t>:</w:t>
            </w:r>
            <w:r w:rsidR="00781DF4">
              <w:t xml:space="preserve"> Lab Manual – p. 29-36, </w:t>
            </w:r>
            <w:r w:rsidR="0087165A">
              <w:t>Initiated</w:t>
            </w:r>
            <w:r w:rsidR="00781DF4">
              <w:t xml:space="preserve"> </w:t>
            </w:r>
            <w:r w:rsidR="00BA1265">
              <w:t xml:space="preserve">in lab </w:t>
            </w:r>
            <w:r w:rsidR="00781DF4">
              <w:t xml:space="preserve">and </w:t>
            </w:r>
            <w:r w:rsidR="00BA1265">
              <w:t>uploaded</w:t>
            </w:r>
            <w:r w:rsidR="00781DF4">
              <w:t xml:space="preserve"> to Canvas</w:t>
            </w:r>
            <w:r w:rsidR="00561089">
              <w:t xml:space="preserve">, </w:t>
            </w:r>
            <w:r w:rsidR="00561089" w:rsidRPr="0087165A">
              <w:rPr>
                <w:b/>
              </w:rPr>
              <w:t>Due May 13</w:t>
            </w:r>
            <w:r w:rsidR="00561089" w:rsidRPr="0087165A">
              <w:rPr>
                <w:b/>
                <w:vertAlign w:val="superscript"/>
              </w:rPr>
              <w:t>th</w:t>
            </w:r>
            <w:r w:rsidR="00561089" w:rsidRPr="0087165A">
              <w:rPr>
                <w:b/>
              </w:rPr>
              <w:t>, by 5pm</w:t>
            </w:r>
          </w:p>
        </w:tc>
        <w:tc>
          <w:tcPr>
            <w:tcW w:w="1890" w:type="dxa"/>
          </w:tcPr>
          <w:p w:rsidR="005D67B8" w:rsidRPr="008F6BCF" w:rsidRDefault="005D67B8" w:rsidP="00184B1A"/>
        </w:tc>
        <w:tc>
          <w:tcPr>
            <w:tcW w:w="2853" w:type="dxa"/>
          </w:tcPr>
          <w:p w:rsidR="003005FF" w:rsidRDefault="003005FF" w:rsidP="003005FF">
            <w:pPr>
              <w:jc w:val="center"/>
              <w:rPr>
                <w:b/>
              </w:rPr>
            </w:pPr>
            <w:r>
              <w:rPr>
                <w:b/>
              </w:rPr>
              <w:t>Week 1</w:t>
            </w:r>
          </w:p>
          <w:p w:rsidR="005D67B8" w:rsidRPr="00DD18EF" w:rsidRDefault="00DD18EF" w:rsidP="00DD18EF">
            <w:pPr>
              <w:rPr>
                <w:b/>
              </w:rPr>
            </w:pPr>
            <w:r w:rsidRPr="00DD18EF">
              <w:rPr>
                <w:b/>
              </w:rPr>
              <w:t>May 11</w:t>
            </w:r>
            <w:r w:rsidRPr="00DD18EF">
              <w:rPr>
                <w:b/>
                <w:vertAlign w:val="superscript"/>
              </w:rPr>
              <w:t>th</w:t>
            </w:r>
            <w:r w:rsidRPr="00DD18EF">
              <w:rPr>
                <w:b/>
              </w:rPr>
              <w:t xml:space="preserve"> : 1:00-5:00pm</w:t>
            </w:r>
          </w:p>
          <w:p w:rsidR="00976801" w:rsidRDefault="00976801" w:rsidP="00DD18EF">
            <w:r>
              <w:t>Introduction</w:t>
            </w:r>
          </w:p>
          <w:p w:rsidR="000314DE" w:rsidRDefault="000314DE" w:rsidP="00DD18EF">
            <w:r>
              <w:t>Communication</w:t>
            </w:r>
          </w:p>
          <w:p w:rsidR="00DD18EF" w:rsidRDefault="000314DE" w:rsidP="00DD18EF">
            <w:r>
              <w:t>Cultural Competence</w:t>
            </w:r>
          </w:p>
          <w:p w:rsidR="00976801" w:rsidRDefault="00976801" w:rsidP="00DD18EF"/>
          <w:p w:rsidR="003B5107" w:rsidRDefault="003B5107" w:rsidP="00DD18EF"/>
          <w:p w:rsidR="00814063" w:rsidRPr="001F5BD7" w:rsidRDefault="000A2C44" w:rsidP="00DD18EF">
            <w:r w:rsidRPr="001F5BD7">
              <w:t>Session 1: 1:00pm-2</w:t>
            </w:r>
            <w:r w:rsidR="004A37BC" w:rsidRPr="001F5BD7">
              <w:t>:55</w:t>
            </w:r>
            <w:r w:rsidR="00814063" w:rsidRPr="001F5BD7">
              <w:t>pm</w:t>
            </w:r>
          </w:p>
          <w:p w:rsidR="00A14916" w:rsidRDefault="00814063" w:rsidP="00DD18EF">
            <w:r w:rsidRPr="001F5BD7">
              <w:t xml:space="preserve">   </w:t>
            </w:r>
            <w:r w:rsidR="001F5BD7" w:rsidRPr="001F5BD7">
              <w:t xml:space="preserve">Clinical </w:t>
            </w:r>
            <w:r w:rsidR="00DD18EF" w:rsidRPr="001F5BD7">
              <w:t>Groups:</w:t>
            </w:r>
            <w:r w:rsidR="001F5BD7" w:rsidRPr="001F5BD7">
              <w:t xml:space="preserve"> </w:t>
            </w:r>
          </w:p>
          <w:p w:rsidR="00DD18EF" w:rsidRPr="001F5BD7" w:rsidRDefault="00A14916" w:rsidP="00DD18EF">
            <w:r>
              <w:t xml:space="preserve">           1-</w:t>
            </w:r>
            <w:r w:rsidR="001F5BD7" w:rsidRPr="001F5BD7">
              <w:t xml:space="preserve">1, </w:t>
            </w:r>
            <w:r>
              <w:t>1-</w:t>
            </w:r>
            <w:r w:rsidR="001F5BD7" w:rsidRPr="001F5BD7">
              <w:t xml:space="preserve">2, </w:t>
            </w:r>
            <w:r>
              <w:t>1-</w:t>
            </w:r>
            <w:r w:rsidR="001F5BD7" w:rsidRPr="001F5BD7">
              <w:t>3</w:t>
            </w:r>
          </w:p>
          <w:p w:rsidR="00814063" w:rsidRPr="001F5BD7" w:rsidRDefault="000A2C44" w:rsidP="00DD18EF">
            <w:r w:rsidRPr="001F5BD7">
              <w:t>Session 2: 3:05pm-5:00</w:t>
            </w:r>
            <w:r w:rsidR="00814063" w:rsidRPr="001F5BD7">
              <w:t>pm</w:t>
            </w:r>
          </w:p>
          <w:p w:rsidR="00A14916" w:rsidRDefault="00814063" w:rsidP="00DD18EF">
            <w:r w:rsidRPr="001F5BD7">
              <w:t xml:space="preserve">   </w:t>
            </w:r>
            <w:r w:rsidR="001F5BD7" w:rsidRPr="001F5BD7">
              <w:t xml:space="preserve">Clinical </w:t>
            </w:r>
            <w:r w:rsidRPr="001F5BD7">
              <w:t>Groups:</w:t>
            </w:r>
            <w:r w:rsidR="001F5BD7" w:rsidRPr="001F5BD7">
              <w:t xml:space="preserve"> </w:t>
            </w:r>
          </w:p>
          <w:p w:rsidR="00814063" w:rsidRPr="008F6BCF" w:rsidRDefault="00A14916" w:rsidP="00DD18EF">
            <w:r>
              <w:t xml:space="preserve">            1-</w:t>
            </w:r>
            <w:r w:rsidR="001F5BD7" w:rsidRPr="001F5BD7">
              <w:t xml:space="preserve">4, </w:t>
            </w:r>
            <w:r>
              <w:t>1-</w:t>
            </w:r>
            <w:r w:rsidR="001F5BD7" w:rsidRPr="001F5BD7">
              <w:t>5 ,</w:t>
            </w:r>
            <w:r>
              <w:t xml:space="preserve"> 1-</w:t>
            </w:r>
            <w:r w:rsidR="001F5BD7" w:rsidRPr="001F5BD7">
              <w:t>6</w:t>
            </w:r>
          </w:p>
        </w:tc>
      </w:tr>
    </w:tbl>
    <w:p w:rsidR="00057D2C" w:rsidRDefault="00057D2C"/>
    <w:tbl>
      <w:tblPr>
        <w:tblW w:w="13473" w:type="dxa"/>
        <w:tblInd w:w="-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525"/>
        <w:gridCol w:w="3425"/>
        <w:gridCol w:w="3780"/>
        <w:gridCol w:w="1890"/>
        <w:gridCol w:w="2853"/>
      </w:tblGrid>
      <w:tr w:rsidR="005D67B8" w:rsidRPr="008F6BCF" w:rsidTr="00032936">
        <w:tc>
          <w:tcPr>
            <w:tcW w:w="1525" w:type="dxa"/>
          </w:tcPr>
          <w:p w:rsidR="001C59F3" w:rsidRPr="00814063" w:rsidRDefault="0002499A" w:rsidP="00184B1A">
            <w:pPr>
              <w:rPr>
                <w:b/>
              </w:rPr>
            </w:pPr>
            <w:r w:rsidRPr="00814063">
              <w:rPr>
                <w:b/>
              </w:rPr>
              <w:t xml:space="preserve">Week </w:t>
            </w:r>
            <w:r w:rsidR="00DD18EF" w:rsidRPr="00814063">
              <w:rPr>
                <w:b/>
              </w:rPr>
              <w:t>2</w:t>
            </w:r>
            <w:r w:rsidRPr="00814063">
              <w:rPr>
                <w:b/>
              </w:rPr>
              <w:t>:</w:t>
            </w:r>
            <w:r w:rsidR="00DD18EF" w:rsidRPr="00814063">
              <w:rPr>
                <w:b/>
              </w:rPr>
              <w:t xml:space="preserve"> </w:t>
            </w:r>
          </w:p>
          <w:p w:rsidR="005D67B8" w:rsidRDefault="00DD18EF" w:rsidP="00184B1A">
            <w:r>
              <w:t>May 16-20</w:t>
            </w:r>
          </w:p>
          <w:p w:rsidR="00DD18EF" w:rsidRDefault="00DD18EF" w:rsidP="00184B1A"/>
          <w:p w:rsidR="007F09D1" w:rsidRDefault="00DD18EF" w:rsidP="00184B1A">
            <w:r>
              <w:t xml:space="preserve">Open: </w:t>
            </w:r>
          </w:p>
          <w:p w:rsidR="00DD18EF" w:rsidRPr="008F6BCF" w:rsidRDefault="00DE5BA7" w:rsidP="00184B1A">
            <w:r>
              <w:t>May 12</w:t>
            </w:r>
            <w:r w:rsidR="007F09D1" w:rsidRPr="007F09D1">
              <w:rPr>
                <w:vertAlign w:val="superscript"/>
              </w:rPr>
              <w:t>th</w:t>
            </w:r>
            <w:r w:rsidR="007F09D1">
              <w:t xml:space="preserve"> </w:t>
            </w:r>
          </w:p>
        </w:tc>
        <w:tc>
          <w:tcPr>
            <w:tcW w:w="3425" w:type="dxa"/>
          </w:tcPr>
          <w:p w:rsidR="00306CCA" w:rsidRDefault="00306CCA" w:rsidP="00306CCA">
            <w:pPr>
              <w:pStyle w:val="ListParagraph"/>
              <w:ind w:left="0" w:right="-18"/>
            </w:pPr>
            <w:r>
              <w:t>General Survey,</w:t>
            </w:r>
          </w:p>
          <w:p w:rsidR="005D67B8" w:rsidRDefault="00DD18EF" w:rsidP="00184B1A">
            <w:r>
              <w:t>Vital Signs</w:t>
            </w:r>
            <w:r w:rsidR="00306CCA">
              <w:t>,</w:t>
            </w:r>
          </w:p>
          <w:p w:rsidR="00306CCA" w:rsidRDefault="00306CCA" w:rsidP="00306CCA">
            <w:r>
              <w:t>Pain Assessment,</w:t>
            </w:r>
          </w:p>
          <w:p w:rsidR="00DD18EF" w:rsidRDefault="00DD18EF" w:rsidP="00184B1A">
            <w:r>
              <w:t>Skin, Hair, Nail Assessment</w:t>
            </w:r>
          </w:p>
          <w:p w:rsidR="00DD18EF" w:rsidRDefault="00DD18EF" w:rsidP="00184B1A">
            <w:r>
              <w:t>Cultural Competence</w:t>
            </w:r>
          </w:p>
          <w:p w:rsidR="007D08FB" w:rsidRDefault="007D08FB" w:rsidP="00184B1A">
            <w:r>
              <w:t>Care Planning (Ackley)</w:t>
            </w:r>
          </w:p>
          <w:p w:rsidR="00DD18EF" w:rsidRDefault="00DD18EF" w:rsidP="00184B1A"/>
          <w:p w:rsidR="00DD18EF" w:rsidRPr="0002499A" w:rsidRDefault="003B4C14" w:rsidP="00184B1A">
            <w:pPr>
              <w:rPr>
                <w:b/>
                <w:color w:val="1F497D" w:themeColor="text2"/>
              </w:rPr>
            </w:pPr>
            <w:r>
              <w:rPr>
                <w:b/>
                <w:color w:val="1F497D" w:themeColor="text2"/>
              </w:rPr>
              <w:t>Shadow Health Assignment #1</w:t>
            </w:r>
            <w:r w:rsidR="00DD18EF" w:rsidRPr="0002499A">
              <w:rPr>
                <w:b/>
                <w:color w:val="1F497D" w:themeColor="text2"/>
              </w:rPr>
              <w:t>: Skin, Hair, Nails</w:t>
            </w:r>
          </w:p>
          <w:p w:rsidR="00DD18EF" w:rsidRPr="008F6BCF" w:rsidRDefault="00DD18EF" w:rsidP="0051241A">
            <w:r w:rsidRPr="0051241A">
              <w:rPr>
                <w:b/>
                <w:color w:val="1F497D" w:themeColor="text2"/>
              </w:rPr>
              <w:t xml:space="preserve">Due: </w:t>
            </w:r>
            <w:r w:rsidR="0051241A" w:rsidRPr="0051241A">
              <w:rPr>
                <w:b/>
                <w:color w:val="1F497D" w:themeColor="text2"/>
              </w:rPr>
              <w:t>May 18</w:t>
            </w:r>
            <w:r w:rsidR="0051241A" w:rsidRPr="0051241A">
              <w:rPr>
                <w:b/>
                <w:color w:val="1F497D" w:themeColor="text2"/>
                <w:vertAlign w:val="superscript"/>
              </w:rPr>
              <w:t>th</w:t>
            </w:r>
            <w:r w:rsidR="0051241A" w:rsidRPr="0051241A">
              <w:rPr>
                <w:b/>
                <w:color w:val="1F497D" w:themeColor="text2"/>
              </w:rPr>
              <w:t xml:space="preserve"> </w:t>
            </w:r>
            <w:r w:rsidRPr="0051241A">
              <w:rPr>
                <w:b/>
                <w:color w:val="1F497D" w:themeColor="text2"/>
              </w:rPr>
              <w:t xml:space="preserve">by </w:t>
            </w:r>
            <w:r w:rsidR="0051241A" w:rsidRPr="0051241A">
              <w:rPr>
                <w:b/>
                <w:color w:val="1F497D" w:themeColor="text2"/>
              </w:rPr>
              <w:t xml:space="preserve">12 </w:t>
            </w:r>
            <w:r w:rsidRPr="0051241A">
              <w:rPr>
                <w:b/>
                <w:color w:val="1F497D" w:themeColor="text2"/>
              </w:rPr>
              <w:t>pm</w:t>
            </w:r>
          </w:p>
        </w:tc>
        <w:tc>
          <w:tcPr>
            <w:tcW w:w="3780" w:type="dxa"/>
          </w:tcPr>
          <w:p w:rsidR="00F61AD4" w:rsidRDefault="00F61AD4" w:rsidP="00F61AD4">
            <w:r w:rsidRPr="001E71EC">
              <w:t xml:space="preserve">Ackley: </w:t>
            </w:r>
            <w:r w:rsidR="001E71EC" w:rsidRPr="001E71EC">
              <w:t>Review</w:t>
            </w:r>
            <w:r w:rsidR="007D08FB">
              <w:t xml:space="preserve"> Sections II, III</w:t>
            </w:r>
          </w:p>
          <w:p w:rsidR="005D67B8" w:rsidRDefault="00BA1265" w:rsidP="00184B1A">
            <w:r>
              <w:t xml:space="preserve">Jarvis: </w:t>
            </w:r>
            <w:r w:rsidR="0087165A">
              <w:t>Ch. 8, 9, 10</w:t>
            </w:r>
            <w:r w:rsidR="000666B1">
              <w:t>, 12</w:t>
            </w:r>
          </w:p>
          <w:p w:rsidR="000666B1" w:rsidRDefault="00BA1265" w:rsidP="00184B1A">
            <w:r>
              <w:t>Jarvis Lab Manual:</w:t>
            </w:r>
            <w:r w:rsidR="00ED4B17">
              <w:t xml:space="preserve"> </w:t>
            </w:r>
            <w:r w:rsidR="00DE7C23">
              <w:t>Ch. 8, 9</w:t>
            </w:r>
            <w:r w:rsidR="009E04BE">
              <w:t xml:space="preserve"> (p.63-70)</w:t>
            </w:r>
            <w:r w:rsidR="00DE7C23">
              <w:t>, 10</w:t>
            </w:r>
            <w:r w:rsidR="000666B1">
              <w:t xml:space="preserve">, 12 </w:t>
            </w:r>
            <w:r w:rsidR="009E04BE">
              <w:t xml:space="preserve">(p.85-92) </w:t>
            </w:r>
            <w:r w:rsidR="000666B1" w:rsidRPr="00693476">
              <w:rPr>
                <w:i/>
              </w:rPr>
              <w:t>– done before NRC lab time</w:t>
            </w:r>
          </w:p>
          <w:p w:rsidR="000666B1" w:rsidRDefault="000666B1" w:rsidP="00184B1A"/>
          <w:p w:rsidR="00BA1265" w:rsidRDefault="00474799" w:rsidP="00184B1A">
            <w:r>
              <w:rPr>
                <w:b/>
              </w:rPr>
              <w:t xml:space="preserve">Lab </w:t>
            </w:r>
            <w:r w:rsidR="000666B1" w:rsidRPr="000666B1">
              <w:rPr>
                <w:b/>
              </w:rPr>
              <w:t>Assignment</w:t>
            </w:r>
            <w:r>
              <w:rPr>
                <w:b/>
              </w:rPr>
              <w:t xml:space="preserve"> #2</w:t>
            </w:r>
            <w:r w:rsidR="000666B1" w:rsidRPr="000666B1">
              <w:rPr>
                <w:b/>
              </w:rPr>
              <w:t>:</w:t>
            </w:r>
            <w:r w:rsidR="000666B1">
              <w:t xml:space="preserve"> Lab Manual – p. 71, </w:t>
            </w:r>
            <w:r w:rsidR="009E04BE">
              <w:t>p.</w:t>
            </w:r>
            <w:r w:rsidR="000666B1">
              <w:t>93</w:t>
            </w:r>
            <w:r w:rsidR="009E04BE">
              <w:t xml:space="preserve">-94, </w:t>
            </w:r>
            <w:r w:rsidR="000666B1">
              <w:t xml:space="preserve">Initiated in the lab and uploaded to Canvas, </w:t>
            </w:r>
            <w:r w:rsidR="000666B1" w:rsidRPr="000666B1">
              <w:rPr>
                <w:b/>
              </w:rPr>
              <w:t>Due May 20</w:t>
            </w:r>
            <w:r w:rsidR="000666B1" w:rsidRPr="000666B1">
              <w:rPr>
                <w:b/>
                <w:vertAlign w:val="superscript"/>
              </w:rPr>
              <w:t>th</w:t>
            </w:r>
            <w:r w:rsidR="000666B1" w:rsidRPr="000666B1">
              <w:rPr>
                <w:b/>
              </w:rPr>
              <w:t>, by 5pm</w:t>
            </w:r>
            <w:r w:rsidR="00BA1265">
              <w:t xml:space="preserve"> </w:t>
            </w:r>
          </w:p>
          <w:p w:rsidR="007D08FB" w:rsidRDefault="007D08FB" w:rsidP="00184B1A"/>
          <w:p w:rsidR="007D08FB" w:rsidRPr="007D08FB" w:rsidRDefault="007D08FB" w:rsidP="00184B1A">
            <w:pPr>
              <w:rPr>
                <w:b/>
              </w:rPr>
            </w:pPr>
            <w:r w:rsidRPr="007D08FB">
              <w:rPr>
                <w:b/>
              </w:rPr>
              <w:t>Care Pl</w:t>
            </w:r>
            <w:r w:rsidR="000D1C35">
              <w:rPr>
                <w:b/>
              </w:rPr>
              <w:t>anning Activity</w:t>
            </w:r>
            <w:r w:rsidRPr="007D08FB">
              <w:rPr>
                <w:b/>
              </w:rPr>
              <w:t>: Due May 20</w:t>
            </w:r>
            <w:r w:rsidRPr="007D08FB">
              <w:rPr>
                <w:b/>
                <w:vertAlign w:val="superscript"/>
              </w:rPr>
              <w:t>th</w:t>
            </w:r>
            <w:r w:rsidRPr="007D08FB">
              <w:rPr>
                <w:b/>
              </w:rPr>
              <w:t>, by 5pm</w:t>
            </w:r>
          </w:p>
        </w:tc>
        <w:tc>
          <w:tcPr>
            <w:tcW w:w="1890" w:type="dxa"/>
          </w:tcPr>
          <w:p w:rsidR="005D67B8" w:rsidRPr="008F6BCF" w:rsidRDefault="005D67B8" w:rsidP="00184B1A"/>
        </w:tc>
        <w:tc>
          <w:tcPr>
            <w:tcW w:w="2853" w:type="dxa"/>
          </w:tcPr>
          <w:p w:rsidR="003005FF" w:rsidRDefault="003005FF" w:rsidP="003005FF">
            <w:pPr>
              <w:jc w:val="center"/>
              <w:rPr>
                <w:b/>
              </w:rPr>
            </w:pPr>
            <w:r>
              <w:rPr>
                <w:b/>
              </w:rPr>
              <w:t>Week 2</w:t>
            </w:r>
          </w:p>
          <w:p w:rsidR="005D67B8" w:rsidRPr="00DD18EF" w:rsidRDefault="00DD18EF" w:rsidP="00184B1A">
            <w:pPr>
              <w:rPr>
                <w:b/>
              </w:rPr>
            </w:pPr>
            <w:r w:rsidRPr="00DD18EF">
              <w:rPr>
                <w:b/>
              </w:rPr>
              <w:t>May 18</w:t>
            </w:r>
            <w:r w:rsidRPr="00DD18EF">
              <w:rPr>
                <w:b/>
                <w:vertAlign w:val="superscript"/>
              </w:rPr>
              <w:t>th</w:t>
            </w:r>
            <w:r w:rsidRPr="00DD18EF">
              <w:rPr>
                <w:b/>
              </w:rPr>
              <w:t>: 1:00-5:00pm</w:t>
            </w:r>
          </w:p>
          <w:p w:rsidR="000314DE" w:rsidRDefault="006B24F0" w:rsidP="00184B1A">
            <w:r>
              <w:t>General Survey</w:t>
            </w:r>
          </w:p>
          <w:p w:rsidR="000314DE" w:rsidRDefault="006B24F0" w:rsidP="00184B1A">
            <w:r>
              <w:t>Pain</w:t>
            </w:r>
          </w:p>
          <w:p w:rsidR="00DD18EF" w:rsidRDefault="00DD18EF" w:rsidP="00184B1A">
            <w:r>
              <w:t>Vital Signs</w:t>
            </w:r>
          </w:p>
          <w:p w:rsidR="00DD18EF" w:rsidRDefault="00DD18EF" w:rsidP="00184B1A">
            <w:r>
              <w:t>Skin, Hair, Nail Assessment</w:t>
            </w:r>
          </w:p>
          <w:p w:rsidR="006B24F0" w:rsidRDefault="006B24F0" w:rsidP="00184B1A"/>
          <w:p w:rsidR="00A14916" w:rsidRPr="001F5BD7" w:rsidRDefault="006B24F0" w:rsidP="00A14916">
            <w:r>
              <w:t>S</w:t>
            </w:r>
            <w:r w:rsidR="00A14916" w:rsidRPr="001F5BD7">
              <w:t>ession 1: 1:00pm-2:55pm</w:t>
            </w:r>
          </w:p>
          <w:p w:rsidR="00A14916" w:rsidRDefault="00A14916" w:rsidP="00A14916">
            <w:r w:rsidRPr="001F5BD7">
              <w:t xml:space="preserve">   Clinical Groups: </w:t>
            </w:r>
          </w:p>
          <w:p w:rsidR="00A14916" w:rsidRPr="001F5BD7" w:rsidRDefault="00A14916" w:rsidP="00A14916">
            <w:r>
              <w:t xml:space="preserve">           1-</w:t>
            </w:r>
            <w:r w:rsidRPr="001F5BD7">
              <w:t xml:space="preserve">1, </w:t>
            </w:r>
            <w:r>
              <w:t>1-</w:t>
            </w:r>
            <w:r w:rsidRPr="001F5BD7">
              <w:t xml:space="preserve">2, </w:t>
            </w:r>
            <w:r>
              <w:t>1-</w:t>
            </w:r>
            <w:r w:rsidRPr="001F5BD7">
              <w:t>3</w:t>
            </w:r>
          </w:p>
          <w:p w:rsidR="00A14916" w:rsidRPr="001F5BD7" w:rsidRDefault="00A14916" w:rsidP="00A14916">
            <w:r w:rsidRPr="001F5BD7">
              <w:t>Session 2: 3:05pm-5:00pm</w:t>
            </w:r>
          </w:p>
          <w:p w:rsidR="00A14916" w:rsidRDefault="00A14916" w:rsidP="00A14916">
            <w:r w:rsidRPr="001F5BD7">
              <w:t xml:space="preserve">   Clinical Groups: </w:t>
            </w:r>
          </w:p>
          <w:p w:rsidR="002903DD" w:rsidRPr="008F6BCF" w:rsidRDefault="00A14916" w:rsidP="001F5BD7">
            <w:r>
              <w:t xml:space="preserve">            1-</w:t>
            </w:r>
            <w:r w:rsidRPr="001F5BD7">
              <w:t xml:space="preserve">4, </w:t>
            </w:r>
            <w:r>
              <w:t>1-</w:t>
            </w:r>
            <w:r w:rsidRPr="001F5BD7">
              <w:t>5 ,</w:t>
            </w:r>
            <w:r>
              <w:t xml:space="preserve"> 1-</w:t>
            </w:r>
            <w:r w:rsidRPr="001F5BD7">
              <w:t>6</w:t>
            </w:r>
          </w:p>
        </w:tc>
      </w:tr>
    </w:tbl>
    <w:p w:rsidR="00107B13" w:rsidRDefault="00107B13"/>
    <w:tbl>
      <w:tblPr>
        <w:tblW w:w="13473" w:type="dxa"/>
        <w:tblInd w:w="-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525"/>
        <w:gridCol w:w="3425"/>
        <w:gridCol w:w="3780"/>
        <w:gridCol w:w="1890"/>
        <w:gridCol w:w="2853"/>
      </w:tblGrid>
      <w:tr w:rsidR="005D67B8" w:rsidRPr="008F6BCF" w:rsidTr="00032936">
        <w:tc>
          <w:tcPr>
            <w:tcW w:w="1525" w:type="dxa"/>
          </w:tcPr>
          <w:p w:rsidR="001C59F3" w:rsidRPr="00814063" w:rsidRDefault="0002499A" w:rsidP="00184B1A">
            <w:pPr>
              <w:rPr>
                <w:b/>
              </w:rPr>
            </w:pPr>
            <w:r w:rsidRPr="00814063">
              <w:rPr>
                <w:b/>
              </w:rPr>
              <w:t>Week 3:</w:t>
            </w:r>
            <w:r w:rsidR="001C59F3" w:rsidRPr="00814063">
              <w:rPr>
                <w:b/>
              </w:rPr>
              <w:t xml:space="preserve"> </w:t>
            </w:r>
          </w:p>
          <w:p w:rsidR="005D67B8" w:rsidRDefault="001C59F3" w:rsidP="00184B1A">
            <w:r>
              <w:t>May 23-27</w:t>
            </w:r>
          </w:p>
          <w:p w:rsidR="001C59F3" w:rsidRDefault="001C59F3" w:rsidP="00184B1A"/>
          <w:p w:rsidR="007F09D1" w:rsidRDefault="001C59F3" w:rsidP="00184B1A">
            <w:r>
              <w:t xml:space="preserve">Open: </w:t>
            </w:r>
          </w:p>
          <w:p w:rsidR="001C59F3" w:rsidRPr="008F6BCF" w:rsidRDefault="00DE5BA7" w:rsidP="00184B1A">
            <w:r>
              <w:t>May 19</w:t>
            </w:r>
            <w:r w:rsidR="007F09D1" w:rsidRPr="007F09D1">
              <w:rPr>
                <w:vertAlign w:val="superscript"/>
              </w:rPr>
              <w:t>th</w:t>
            </w:r>
            <w:r w:rsidR="007F09D1">
              <w:t xml:space="preserve"> </w:t>
            </w:r>
          </w:p>
        </w:tc>
        <w:tc>
          <w:tcPr>
            <w:tcW w:w="3425" w:type="dxa"/>
          </w:tcPr>
          <w:p w:rsidR="005D67B8" w:rsidRDefault="00DD18EF" w:rsidP="00184B1A">
            <w:r>
              <w:t>HEENT (Head, Ear, Eyes, Nose, &amp; Throat)</w:t>
            </w:r>
          </w:p>
          <w:p w:rsidR="001C59F3" w:rsidRDefault="001C59F3" w:rsidP="00184B1A"/>
          <w:p w:rsidR="001C59F3" w:rsidRPr="0002499A" w:rsidRDefault="003B4C14" w:rsidP="00184B1A">
            <w:pPr>
              <w:rPr>
                <w:b/>
                <w:color w:val="1F497D" w:themeColor="text2"/>
              </w:rPr>
            </w:pPr>
            <w:r>
              <w:rPr>
                <w:b/>
                <w:color w:val="1F497D" w:themeColor="text2"/>
              </w:rPr>
              <w:t>Shadow Health Assignment #2</w:t>
            </w:r>
            <w:r w:rsidR="001C59F3" w:rsidRPr="0002499A">
              <w:rPr>
                <w:b/>
                <w:color w:val="1F497D" w:themeColor="text2"/>
              </w:rPr>
              <w:t>: HEENT</w:t>
            </w:r>
          </w:p>
          <w:p w:rsidR="001C59F3" w:rsidRPr="008F6BCF" w:rsidRDefault="001C59F3" w:rsidP="0051241A">
            <w:r w:rsidRPr="0002499A">
              <w:rPr>
                <w:b/>
                <w:color w:val="1F497D" w:themeColor="text2"/>
              </w:rPr>
              <w:t xml:space="preserve">Due: </w:t>
            </w:r>
            <w:r w:rsidR="0051241A">
              <w:rPr>
                <w:b/>
                <w:color w:val="1F497D" w:themeColor="text2"/>
              </w:rPr>
              <w:t xml:space="preserve">May </w:t>
            </w:r>
            <w:r w:rsidR="0051241A" w:rsidRPr="0051241A">
              <w:rPr>
                <w:b/>
                <w:color w:val="1F497D" w:themeColor="text2"/>
              </w:rPr>
              <w:t>25</w:t>
            </w:r>
            <w:r w:rsidR="0051241A" w:rsidRPr="0051241A">
              <w:rPr>
                <w:b/>
                <w:color w:val="1F497D" w:themeColor="text2"/>
                <w:vertAlign w:val="superscript"/>
              </w:rPr>
              <w:t>th</w:t>
            </w:r>
            <w:r w:rsidR="0051241A" w:rsidRPr="0051241A">
              <w:rPr>
                <w:b/>
                <w:color w:val="1F497D" w:themeColor="text2"/>
              </w:rPr>
              <w:t xml:space="preserve"> </w:t>
            </w:r>
            <w:r w:rsidRPr="0051241A">
              <w:rPr>
                <w:b/>
                <w:color w:val="1F497D" w:themeColor="text2"/>
              </w:rPr>
              <w:t xml:space="preserve">by </w:t>
            </w:r>
            <w:r w:rsidR="0051241A" w:rsidRPr="0051241A">
              <w:rPr>
                <w:b/>
                <w:color w:val="1F497D" w:themeColor="text2"/>
              </w:rPr>
              <w:t>12</w:t>
            </w:r>
            <w:r w:rsidRPr="0051241A">
              <w:rPr>
                <w:b/>
                <w:color w:val="1F497D" w:themeColor="text2"/>
              </w:rPr>
              <w:t xml:space="preserve"> pm</w:t>
            </w:r>
          </w:p>
        </w:tc>
        <w:tc>
          <w:tcPr>
            <w:tcW w:w="3780" w:type="dxa"/>
          </w:tcPr>
          <w:p w:rsidR="005D67B8" w:rsidRDefault="000666B1" w:rsidP="00184B1A">
            <w:r>
              <w:t xml:space="preserve">Jarvis: Ch. </w:t>
            </w:r>
            <w:r w:rsidR="009E04BE">
              <w:t>13, 14, 15, 16</w:t>
            </w:r>
          </w:p>
          <w:p w:rsidR="009E04BE" w:rsidRDefault="009E04BE" w:rsidP="00184B1A">
            <w:r>
              <w:t>Jarvis Lab Manual: Ch. 13</w:t>
            </w:r>
            <w:r w:rsidR="00511215">
              <w:t xml:space="preserve"> (p.97-102), 14 (p. 105-114), 15 (p.117-124), 16 (p.127-134)</w:t>
            </w:r>
            <w:r w:rsidR="00693476">
              <w:t xml:space="preserve"> </w:t>
            </w:r>
            <w:r w:rsidR="00693476" w:rsidRPr="00693476">
              <w:rPr>
                <w:i/>
              </w:rPr>
              <w:t>– done before NRC lab time</w:t>
            </w:r>
          </w:p>
          <w:p w:rsidR="00511215" w:rsidRDefault="00511215" w:rsidP="00184B1A"/>
          <w:p w:rsidR="00511215" w:rsidRPr="008F6BCF" w:rsidRDefault="00474799" w:rsidP="00184B1A">
            <w:r>
              <w:rPr>
                <w:b/>
              </w:rPr>
              <w:t xml:space="preserve">Lab </w:t>
            </w:r>
            <w:r w:rsidR="00511215" w:rsidRPr="00511215">
              <w:rPr>
                <w:b/>
              </w:rPr>
              <w:t>Assignment</w:t>
            </w:r>
            <w:r>
              <w:rPr>
                <w:b/>
              </w:rPr>
              <w:t xml:space="preserve"> #3</w:t>
            </w:r>
            <w:r w:rsidR="00511215">
              <w:t xml:space="preserve">: Lab Manual – p. 103-104, p.115-116, p.125-126, p.135-136, Initiated in Lab and uploaded to Canvas, </w:t>
            </w:r>
            <w:r w:rsidR="00511215" w:rsidRPr="00511215">
              <w:rPr>
                <w:b/>
              </w:rPr>
              <w:t>Due May 27</w:t>
            </w:r>
            <w:r w:rsidR="00511215" w:rsidRPr="00511215">
              <w:rPr>
                <w:b/>
                <w:vertAlign w:val="superscript"/>
              </w:rPr>
              <w:t>th</w:t>
            </w:r>
            <w:r w:rsidR="00511215" w:rsidRPr="00511215">
              <w:rPr>
                <w:b/>
              </w:rPr>
              <w:t>, by 5pm</w:t>
            </w:r>
            <w:r w:rsidR="00511215">
              <w:t xml:space="preserve"> </w:t>
            </w:r>
          </w:p>
        </w:tc>
        <w:tc>
          <w:tcPr>
            <w:tcW w:w="1890" w:type="dxa"/>
          </w:tcPr>
          <w:p w:rsidR="005D67B8" w:rsidRPr="00FC742D" w:rsidRDefault="00DD18EF" w:rsidP="00184B1A">
            <w:pPr>
              <w:rPr>
                <w:b/>
                <w:color w:val="FF0000"/>
              </w:rPr>
            </w:pPr>
            <w:r w:rsidRPr="00FC742D">
              <w:rPr>
                <w:b/>
                <w:color w:val="FF0000"/>
              </w:rPr>
              <w:t>Exam 1:</w:t>
            </w:r>
          </w:p>
          <w:p w:rsidR="00B057A3" w:rsidRPr="00FC742D" w:rsidRDefault="00B057A3" w:rsidP="00184B1A">
            <w:pPr>
              <w:rPr>
                <w:b/>
                <w:bCs/>
              </w:rPr>
            </w:pPr>
            <w:r w:rsidRPr="00FC742D">
              <w:rPr>
                <w:b/>
                <w:bCs/>
              </w:rPr>
              <w:t>Wednesday, May 25</w:t>
            </w:r>
            <w:r w:rsidRPr="00FC742D">
              <w:rPr>
                <w:b/>
                <w:bCs/>
                <w:vertAlign w:val="superscript"/>
              </w:rPr>
              <w:t>th</w:t>
            </w:r>
            <w:r w:rsidRPr="00FC742D">
              <w:rPr>
                <w:b/>
                <w:bCs/>
              </w:rPr>
              <w:t xml:space="preserve">, 1:00pm – 2:00pm </w:t>
            </w:r>
          </w:p>
          <w:p w:rsidR="00010565" w:rsidRPr="00B057A3" w:rsidRDefault="00B057A3" w:rsidP="00B057A3">
            <w:pPr>
              <w:rPr>
                <w:color w:val="FF0000"/>
              </w:rPr>
            </w:pPr>
            <w:r w:rsidRPr="00FC742D">
              <w:rPr>
                <w:b/>
                <w:bCs/>
                <w:color w:val="FF0000"/>
              </w:rPr>
              <w:t>(Room # G-114)</w:t>
            </w:r>
          </w:p>
        </w:tc>
        <w:tc>
          <w:tcPr>
            <w:tcW w:w="2853" w:type="dxa"/>
          </w:tcPr>
          <w:p w:rsidR="003005FF" w:rsidRDefault="003005FF" w:rsidP="003005FF">
            <w:pPr>
              <w:jc w:val="center"/>
              <w:rPr>
                <w:b/>
              </w:rPr>
            </w:pPr>
            <w:r>
              <w:rPr>
                <w:b/>
              </w:rPr>
              <w:t>Week 3</w:t>
            </w:r>
          </w:p>
          <w:p w:rsidR="005D67B8" w:rsidRPr="00DE5BA7" w:rsidRDefault="00DE5BA7" w:rsidP="00184B1A">
            <w:pPr>
              <w:rPr>
                <w:b/>
              </w:rPr>
            </w:pPr>
            <w:r w:rsidRPr="00DE5BA7">
              <w:rPr>
                <w:b/>
              </w:rPr>
              <w:t>May 25</w:t>
            </w:r>
            <w:r w:rsidRPr="00DE5BA7">
              <w:rPr>
                <w:b/>
                <w:vertAlign w:val="superscript"/>
              </w:rPr>
              <w:t>th</w:t>
            </w:r>
            <w:r w:rsidR="00B057A3">
              <w:rPr>
                <w:b/>
              </w:rPr>
              <w:t>: 2:00-6</w:t>
            </w:r>
            <w:r w:rsidRPr="00DE5BA7">
              <w:rPr>
                <w:b/>
              </w:rPr>
              <w:t>:00pm</w:t>
            </w:r>
          </w:p>
          <w:p w:rsidR="00DE5BA7" w:rsidRDefault="00DE5BA7" w:rsidP="00184B1A">
            <w:r>
              <w:t>HEENT Assessment</w:t>
            </w:r>
          </w:p>
          <w:p w:rsidR="000A2C44" w:rsidRDefault="000A2C44" w:rsidP="00184B1A"/>
          <w:p w:rsidR="003B5107" w:rsidRDefault="003B5107" w:rsidP="00184B1A"/>
          <w:p w:rsidR="00A14916" w:rsidRPr="001F5BD7" w:rsidRDefault="00A14916" w:rsidP="00A14916">
            <w:r w:rsidRPr="001F5BD7">
              <w:t>Session 1: 1:00pm-2:55pm</w:t>
            </w:r>
          </w:p>
          <w:p w:rsidR="00A14916" w:rsidRDefault="00A14916" w:rsidP="00A14916">
            <w:r w:rsidRPr="001F5BD7">
              <w:t xml:space="preserve">   Clinical Groups: </w:t>
            </w:r>
          </w:p>
          <w:p w:rsidR="00A14916" w:rsidRPr="001F5BD7" w:rsidRDefault="00A14916" w:rsidP="00A14916">
            <w:r>
              <w:t xml:space="preserve">           1-</w:t>
            </w:r>
            <w:r w:rsidRPr="001F5BD7">
              <w:t xml:space="preserve">1, </w:t>
            </w:r>
            <w:r>
              <w:t>1-</w:t>
            </w:r>
            <w:r w:rsidRPr="001F5BD7">
              <w:t xml:space="preserve">2, </w:t>
            </w:r>
            <w:r>
              <w:t>1-</w:t>
            </w:r>
            <w:r w:rsidRPr="001F5BD7">
              <w:t>3</w:t>
            </w:r>
          </w:p>
          <w:p w:rsidR="00A14916" w:rsidRPr="001F5BD7" w:rsidRDefault="00A14916" w:rsidP="00A14916">
            <w:r w:rsidRPr="001F5BD7">
              <w:t>Session 2: 3:05pm-5:00pm</w:t>
            </w:r>
          </w:p>
          <w:p w:rsidR="00A14916" w:rsidRDefault="00A14916" w:rsidP="00A14916">
            <w:r w:rsidRPr="001F5BD7">
              <w:t xml:space="preserve">   Clinical Groups: </w:t>
            </w:r>
          </w:p>
          <w:p w:rsidR="003B5107" w:rsidRDefault="00A14916" w:rsidP="003B5107">
            <w:r>
              <w:t xml:space="preserve">            1-</w:t>
            </w:r>
            <w:r w:rsidRPr="001F5BD7">
              <w:t xml:space="preserve">4, </w:t>
            </w:r>
            <w:r>
              <w:t>1-</w:t>
            </w:r>
            <w:r w:rsidRPr="001F5BD7">
              <w:t>5 ,</w:t>
            </w:r>
            <w:r>
              <w:t xml:space="preserve"> 1-</w:t>
            </w:r>
            <w:r w:rsidRPr="001F5BD7">
              <w:t>6</w:t>
            </w:r>
          </w:p>
          <w:p w:rsidR="000A2C44" w:rsidRPr="008F6BCF" w:rsidRDefault="003B5107" w:rsidP="003B5107">
            <w:r>
              <w:t>*Note different times</w:t>
            </w:r>
          </w:p>
        </w:tc>
      </w:tr>
    </w:tbl>
    <w:p w:rsidR="00057D2C" w:rsidRDefault="00057D2C"/>
    <w:p w:rsidR="007D08FB" w:rsidRDefault="007D08FB"/>
    <w:tbl>
      <w:tblPr>
        <w:tblW w:w="13473" w:type="dxa"/>
        <w:tblInd w:w="-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525"/>
        <w:gridCol w:w="3425"/>
        <w:gridCol w:w="3780"/>
        <w:gridCol w:w="1890"/>
        <w:gridCol w:w="2853"/>
      </w:tblGrid>
      <w:tr w:rsidR="009B5521" w:rsidRPr="008F6BCF" w:rsidTr="00032936">
        <w:tc>
          <w:tcPr>
            <w:tcW w:w="1525" w:type="dxa"/>
          </w:tcPr>
          <w:p w:rsidR="009B5521" w:rsidRPr="00814063" w:rsidRDefault="001C59F3" w:rsidP="00184B1A">
            <w:pPr>
              <w:rPr>
                <w:b/>
              </w:rPr>
            </w:pPr>
            <w:r w:rsidRPr="00814063">
              <w:rPr>
                <w:b/>
              </w:rPr>
              <w:t xml:space="preserve">Week 4: </w:t>
            </w:r>
          </w:p>
          <w:p w:rsidR="001C59F3" w:rsidRDefault="001C59F3" w:rsidP="00184B1A">
            <w:r>
              <w:t>May 30 – June 3</w:t>
            </w:r>
          </w:p>
          <w:p w:rsidR="001C59F3" w:rsidRDefault="001C59F3" w:rsidP="00184B1A"/>
          <w:p w:rsidR="007F09D1" w:rsidRDefault="001C59F3" w:rsidP="00184B1A">
            <w:r>
              <w:t xml:space="preserve">Open: </w:t>
            </w:r>
          </w:p>
          <w:p w:rsidR="001C59F3" w:rsidRPr="008F6BCF" w:rsidRDefault="001C59F3" w:rsidP="00184B1A">
            <w:r>
              <w:t>May</w:t>
            </w:r>
            <w:r w:rsidR="0002499A">
              <w:t xml:space="preserve"> </w:t>
            </w:r>
            <w:r w:rsidR="00DE5BA7">
              <w:t>26</w:t>
            </w:r>
            <w:r w:rsidR="007F09D1" w:rsidRPr="007F09D1">
              <w:rPr>
                <w:vertAlign w:val="superscript"/>
              </w:rPr>
              <w:t>th</w:t>
            </w:r>
            <w:r w:rsidR="007F09D1">
              <w:t xml:space="preserve"> </w:t>
            </w:r>
          </w:p>
        </w:tc>
        <w:tc>
          <w:tcPr>
            <w:tcW w:w="3425" w:type="dxa"/>
          </w:tcPr>
          <w:p w:rsidR="006F3B90" w:rsidRDefault="006F3B90" w:rsidP="00184B1A">
            <w:r>
              <w:t>Breast Assessment</w:t>
            </w:r>
          </w:p>
          <w:p w:rsidR="009B5521" w:rsidRDefault="001C59F3" w:rsidP="00184B1A">
            <w:r>
              <w:t>Pulmonary Assessment</w:t>
            </w:r>
          </w:p>
          <w:p w:rsidR="001C59F3" w:rsidRDefault="001C59F3" w:rsidP="00184B1A"/>
          <w:p w:rsidR="00857B86" w:rsidRDefault="003B4C14" w:rsidP="00184B1A">
            <w:pPr>
              <w:rPr>
                <w:b/>
                <w:color w:val="1F497D" w:themeColor="text2"/>
              </w:rPr>
            </w:pPr>
            <w:r>
              <w:rPr>
                <w:b/>
                <w:color w:val="1F497D" w:themeColor="text2"/>
              </w:rPr>
              <w:t>Shadow Health Assignment #3</w:t>
            </w:r>
            <w:r w:rsidR="001C59F3" w:rsidRPr="0002499A">
              <w:rPr>
                <w:b/>
                <w:color w:val="1F497D" w:themeColor="text2"/>
              </w:rPr>
              <w:t xml:space="preserve">: </w:t>
            </w:r>
          </w:p>
          <w:p w:rsidR="00857B86" w:rsidRDefault="00857B86" w:rsidP="00184B1A">
            <w:pPr>
              <w:rPr>
                <w:b/>
                <w:color w:val="1F497D" w:themeColor="text2"/>
              </w:rPr>
            </w:pPr>
            <w:r>
              <w:rPr>
                <w:b/>
                <w:color w:val="1F497D" w:themeColor="text2"/>
              </w:rPr>
              <w:t>Respiratory Concept Lab</w:t>
            </w:r>
            <w:r w:rsidR="00EB25D9">
              <w:rPr>
                <w:b/>
                <w:color w:val="1F497D" w:themeColor="text2"/>
              </w:rPr>
              <w:t>;</w:t>
            </w:r>
          </w:p>
          <w:p w:rsidR="001C59F3" w:rsidRPr="0002499A" w:rsidRDefault="001C59F3" w:rsidP="00184B1A">
            <w:pPr>
              <w:rPr>
                <w:b/>
                <w:color w:val="1F497D" w:themeColor="text2"/>
              </w:rPr>
            </w:pPr>
            <w:r w:rsidRPr="0002499A">
              <w:rPr>
                <w:b/>
                <w:color w:val="1F497D" w:themeColor="text2"/>
              </w:rPr>
              <w:t>Respiratory</w:t>
            </w:r>
          </w:p>
          <w:p w:rsidR="001C59F3" w:rsidRPr="008F6BCF" w:rsidRDefault="001C59F3" w:rsidP="0051241A">
            <w:r w:rsidRPr="0002499A">
              <w:rPr>
                <w:b/>
                <w:color w:val="1F497D" w:themeColor="text2"/>
              </w:rPr>
              <w:t xml:space="preserve">Due: </w:t>
            </w:r>
            <w:r w:rsidR="0051241A">
              <w:rPr>
                <w:b/>
                <w:color w:val="1F497D" w:themeColor="text2"/>
              </w:rPr>
              <w:t xml:space="preserve">June </w:t>
            </w:r>
            <w:r w:rsidR="0051241A" w:rsidRPr="0051241A">
              <w:rPr>
                <w:b/>
                <w:color w:val="1F497D" w:themeColor="text2"/>
              </w:rPr>
              <w:t>1</w:t>
            </w:r>
            <w:r w:rsidR="0051241A" w:rsidRPr="0051241A">
              <w:rPr>
                <w:b/>
                <w:color w:val="1F497D" w:themeColor="text2"/>
                <w:vertAlign w:val="superscript"/>
              </w:rPr>
              <w:t>st</w:t>
            </w:r>
            <w:r w:rsidR="0051241A" w:rsidRPr="0051241A">
              <w:rPr>
                <w:b/>
                <w:color w:val="1F497D" w:themeColor="text2"/>
              </w:rPr>
              <w:t xml:space="preserve"> </w:t>
            </w:r>
            <w:r w:rsidRPr="0051241A">
              <w:rPr>
                <w:b/>
                <w:color w:val="1F497D" w:themeColor="text2"/>
              </w:rPr>
              <w:t xml:space="preserve">by </w:t>
            </w:r>
            <w:r w:rsidR="0051241A" w:rsidRPr="0051241A">
              <w:rPr>
                <w:b/>
                <w:color w:val="1F497D" w:themeColor="text2"/>
              </w:rPr>
              <w:t>12</w:t>
            </w:r>
            <w:r w:rsidRPr="0051241A">
              <w:rPr>
                <w:b/>
                <w:color w:val="1F497D" w:themeColor="text2"/>
              </w:rPr>
              <w:t xml:space="preserve"> pm</w:t>
            </w:r>
          </w:p>
        </w:tc>
        <w:tc>
          <w:tcPr>
            <w:tcW w:w="3780" w:type="dxa"/>
          </w:tcPr>
          <w:p w:rsidR="009B5521" w:rsidRDefault="00693476" w:rsidP="00184B1A">
            <w:r>
              <w:t>Jarvis: Ch. 17, 18</w:t>
            </w:r>
          </w:p>
          <w:p w:rsidR="00693476" w:rsidRDefault="00693476" w:rsidP="00184B1A">
            <w:r>
              <w:t>Jarvis Lab Manual: Ch. 17 (p.137-144), 18 (p.</w:t>
            </w:r>
            <w:r w:rsidR="006F3B90">
              <w:t xml:space="preserve">149-158) </w:t>
            </w:r>
            <w:r w:rsidR="006F3B90" w:rsidRPr="006F3B90">
              <w:rPr>
                <w:i/>
              </w:rPr>
              <w:t>– done before NRC lab time</w:t>
            </w:r>
          </w:p>
          <w:p w:rsidR="00693476" w:rsidRDefault="00693476" w:rsidP="00184B1A"/>
          <w:p w:rsidR="00693476" w:rsidRDefault="00474799" w:rsidP="006F3B90">
            <w:pPr>
              <w:rPr>
                <w:b/>
              </w:rPr>
            </w:pPr>
            <w:r>
              <w:rPr>
                <w:b/>
              </w:rPr>
              <w:t xml:space="preserve">Lab </w:t>
            </w:r>
            <w:r w:rsidR="00693476" w:rsidRPr="006F3B90">
              <w:rPr>
                <w:b/>
              </w:rPr>
              <w:t>Assignment</w:t>
            </w:r>
            <w:r>
              <w:rPr>
                <w:b/>
              </w:rPr>
              <w:t xml:space="preserve"> #4</w:t>
            </w:r>
            <w:r w:rsidR="00693476" w:rsidRPr="006F3B90">
              <w:rPr>
                <w:b/>
              </w:rPr>
              <w:t>:</w:t>
            </w:r>
            <w:r w:rsidR="00693476">
              <w:t xml:space="preserve"> </w:t>
            </w:r>
            <w:r w:rsidR="00107B13">
              <w:t>Lab Manual –</w:t>
            </w:r>
            <w:r w:rsidR="00693476">
              <w:t xml:space="preserve"> p.</w:t>
            </w:r>
            <w:r w:rsidR="006F3B90">
              <w:t xml:space="preserve"> </w:t>
            </w:r>
            <w:r w:rsidR="00693476">
              <w:t>145-</w:t>
            </w:r>
            <w:r w:rsidR="006F3B90">
              <w:t xml:space="preserve">146, p. 159-160, </w:t>
            </w:r>
            <w:r w:rsidR="00107B13">
              <w:t xml:space="preserve">Initiated in Lab and uploaded to Canvas, </w:t>
            </w:r>
            <w:r w:rsidR="006F3B90" w:rsidRPr="006F3B90">
              <w:rPr>
                <w:b/>
              </w:rPr>
              <w:t>Due June 3</w:t>
            </w:r>
            <w:r w:rsidR="006F3B90" w:rsidRPr="006F3B90">
              <w:rPr>
                <w:b/>
                <w:vertAlign w:val="superscript"/>
              </w:rPr>
              <w:t>rd</w:t>
            </w:r>
            <w:r w:rsidR="006F3B90" w:rsidRPr="006F3B90">
              <w:rPr>
                <w:b/>
              </w:rPr>
              <w:t>, by 5pm</w:t>
            </w:r>
          </w:p>
          <w:p w:rsidR="00ED2BD0" w:rsidRDefault="00ED2BD0" w:rsidP="006F3B90">
            <w:pPr>
              <w:rPr>
                <w:b/>
              </w:rPr>
            </w:pPr>
          </w:p>
          <w:p w:rsidR="00ED2BD0" w:rsidRPr="00ED2BD0" w:rsidRDefault="00ED2BD0" w:rsidP="006F3B90">
            <w:r>
              <w:rPr>
                <w:b/>
              </w:rPr>
              <w:t xml:space="preserve">SBAR Assignment #1: </w:t>
            </w:r>
            <w:r>
              <w:t>Shadow Health,</w:t>
            </w:r>
            <w:r w:rsidRPr="00490A06">
              <w:t xml:space="preserve"> </w:t>
            </w:r>
            <w:r w:rsidRPr="00ED2BD0">
              <w:rPr>
                <w:i/>
              </w:rPr>
              <w:t>Focused Exam: Cough – Danny Rivera</w:t>
            </w:r>
            <w:r>
              <w:t xml:space="preserve">, </w:t>
            </w:r>
            <w:r w:rsidRPr="00ED2BD0">
              <w:rPr>
                <w:b/>
              </w:rPr>
              <w:t>Due June 3</w:t>
            </w:r>
            <w:r w:rsidRPr="00ED2BD0">
              <w:rPr>
                <w:b/>
                <w:vertAlign w:val="superscript"/>
              </w:rPr>
              <w:t>rd</w:t>
            </w:r>
            <w:r w:rsidRPr="00ED2BD0">
              <w:rPr>
                <w:b/>
              </w:rPr>
              <w:t>, by 5pm</w:t>
            </w:r>
          </w:p>
        </w:tc>
        <w:tc>
          <w:tcPr>
            <w:tcW w:w="1890" w:type="dxa"/>
          </w:tcPr>
          <w:p w:rsidR="00017418" w:rsidRPr="008F6BCF" w:rsidRDefault="00017418" w:rsidP="00DD18EF"/>
        </w:tc>
        <w:tc>
          <w:tcPr>
            <w:tcW w:w="2853" w:type="dxa"/>
          </w:tcPr>
          <w:p w:rsidR="003005FF" w:rsidRDefault="003005FF" w:rsidP="003005FF">
            <w:pPr>
              <w:jc w:val="center"/>
              <w:rPr>
                <w:b/>
              </w:rPr>
            </w:pPr>
            <w:r>
              <w:rPr>
                <w:b/>
              </w:rPr>
              <w:t>Week 4</w:t>
            </w:r>
          </w:p>
          <w:p w:rsidR="009B5521" w:rsidRPr="00DE5BA7" w:rsidRDefault="00DE5BA7" w:rsidP="00184B1A">
            <w:pPr>
              <w:rPr>
                <w:b/>
              </w:rPr>
            </w:pPr>
            <w:r w:rsidRPr="00DE5BA7">
              <w:rPr>
                <w:b/>
              </w:rPr>
              <w:t>June 1</w:t>
            </w:r>
            <w:r w:rsidRPr="00DE5BA7">
              <w:rPr>
                <w:b/>
                <w:vertAlign w:val="superscript"/>
              </w:rPr>
              <w:t>st</w:t>
            </w:r>
            <w:r w:rsidRPr="00DE5BA7">
              <w:rPr>
                <w:b/>
              </w:rPr>
              <w:t>: 1:00-5-00pm</w:t>
            </w:r>
          </w:p>
          <w:p w:rsidR="006F3B90" w:rsidRDefault="006F3B90" w:rsidP="00184B1A">
            <w:r>
              <w:t>Breast Assessment</w:t>
            </w:r>
          </w:p>
          <w:p w:rsidR="00DE5BA7" w:rsidRDefault="00DE5BA7" w:rsidP="00184B1A">
            <w:r>
              <w:t>Pulmonary Assessment</w:t>
            </w:r>
          </w:p>
          <w:p w:rsidR="00DE5BA7" w:rsidRDefault="00DE5BA7" w:rsidP="00184B1A"/>
          <w:p w:rsidR="003B5107" w:rsidRDefault="003B5107" w:rsidP="00184B1A"/>
          <w:p w:rsidR="00A14916" w:rsidRPr="001F5BD7" w:rsidRDefault="00A14916" w:rsidP="00A14916">
            <w:r w:rsidRPr="001F5BD7">
              <w:t>Session 1: 1:00pm-2:55pm</w:t>
            </w:r>
          </w:p>
          <w:p w:rsidR="00A14916" w:rsidRDefault="00A14916" w:rsidP="00A14916">
            <w:r w:rsidRPr="001F5BD7">
              <w:t xml:space="preserve">   Clinical Groups: </w:t>
            </w:r>
          </w:p>
          <w:p w:rsidR="00A14916" w:rsidRPr="001F5BD7" w:rsidRDefault="00A14916" w:rsidP="00A14916">
            <w:r>
              <w:t xml:space="preserve">           1-</w:t>
            </w:r>
            <w:r w:rsidRPr="001F5BD7">
              <w:t xml:space="preserve">1, </w:t>
            </w:r>
            <w:r>
              <w:t>1-</w:t>
            </w:r>
            <w:r w:rsidRPr="001F5BD7">
              <w:t xml:space="preserve">2, </w:t>
            </w:r>
            <w:r>
              <w:t>1-</w:t>
            </w:r>
            <w:r w:rsidRPr="001F5BD7">
              <w:t>3</w:t>
            </w:r>
          </w:p>
          <w:p w:rsidR="00A14916" w:rsidRPr="001F5BD7" w:rsidRDefault="00A14916" w:rsidP="00A14916">
            <w:r w:rsidRPr="001F5BD7">
              <w:t>Session 2: 3:05pm-5:00pm</w:t>
            </w:r>
          </w:p>
          <w:p w:rsidR="00A14916" w:rsidRDefault="00A14916" w:rsidP="00A14916">
            <w:r w:rsidRPr="001F5BD7">
              <w:t xml:space="preserve">   Clinical Groups: </w:t>
            </w:r>
          </w:p>
          <w:p w:rsidR="002903DD" w:rsidRPr="008F6BCF" w:rsidRDefault="00A14916" w:rsidP="003B5107">
            <w:r>
              <w:t xml:space="preserve">            1-</w:t>
            </w:r>
            <w:r w:rsidRPr="001F5BD7">
              <w:t xml:space="preserve">4, </w:t>
            </w:r>
            <w:r>
              <w:t>1-</w:t>
            </w:r>
            <w:r w:rsidRPr="001F5BD7">
              <w:t>5 ,</w:t>
            </w:r>
            <w:r>
              <w:t xml:space="preserve"> 1-</w:t>
            </w:r>
            <w:r w:rsidRPr="001F5BD7">
              <w:t>6</w:t>
            </w:r>
          </w:p>
        </w:tc>
      </w:tr>
    </w:tbl>
    <w:p w:rsidR="00057D2C" w:rsidRDefault="00057D2C"/>
    <w:p w:rsidR="00057D2C" w:rsidRDefault="00057D2C"/>
    <w:p w:rsidR="00057D2C" w:rsidRDefault="00057D2C"/>
    <w:p w:rsidR="00057D2C" w:rsidRDefault="00057D2C"/>
    <w:p w:rsidR="00057D2C" w:rsidRDefault="00057D2C"/>
    <w:tbl>
      <w:tblPr>
        <w:tblW w:w="13473" w:type="dxa"/>
        <w:tblInd w:w="-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525"/>
        <w:gridCol w:w="3425"/>
        <w:gridCol w:w="3780"/>
        <w:gridCol w:w="1890"/>
        <w:gridCol w:w="2853"/>
      </w:tblGrid>
      <w:tr w:rsidR="009B5521" w:rsidRPr="008F6BCF" w:rsidTr="00032936">
        <w:tc>
          <w:tcPr>
            <w:tcW w:w="1525" w:type="dxa"/>
          </w:tcPr>
          <w:p w:rsidR="009B5521" w:rsidRPr="00814063" w:rsidRDefault="001C59F3" w:rsidP="00184B1A">
            <w:pPr>
              <w:rPr>
                <w:b/>
              </w:rPr>
            </w:pPr>
            <w:r w:rsidRPr="00814063">
              <w:rPr>
                <w:b/>
              </w:rPr>
              <w:t xml:space="preserve">Week 5: </w:t>
            </w:r>
          </w:p>
          <w:p w:rsidR="001C59F3" w:rsidRDefault="001C59F3" w:rsidP="00184B1A">
            <w:r>
              <w:t>June 6 – 10</w:t>
            </w:r>
          </w:p>
          <w:p w:rsidR="001C59F3" w:rsidRDefault="001C59F3" w:rsidP="00184B1A"/>
          <w:p w:rsidR="007F09D1" w:rsidRDefault="001C59F3" w:rsidP="00184B1A">
            <w:r>
              <w:t xml:space="preserve">Open: </w:t>
            </w:r>
          </w:p>
          <w:p w:rsidR="001C59F3" w:rsidRPr="008F6BCF" w:rsidRDefault="00DE5BA7" w:rsidP="00184B1A">
            <w:r>
              <w:t>June 2</w:t>
            </w:r>
            <w:r w:rsidRPr="00DE5BA7">
              <w:rPr>
                <w:vertAlign w:val="superscript"/>
              </w:rPr>
              <w:t>nd</w:t>
            </w:r>
            <w:r w:rsidR="007F09D1">
              <w:t xml:space="preserve"> </w:t>
            </w:r>
          </w:p>
        </w:tc>
        <w:tc>
          <w:tcPr>
            <w:tcW w:w="3425" w:type="dxa"/>
          </w:tcPr>
          <w:p w:rsidR="009B5521" w:rsidRDefault="001C59F3" w:rsidP="00184B1A">
            <w:r>
              <w:t>Cardiovascular Assessment</w:t>
            </w:r>
          </w:p>
          <w:p w:rsidR="006F3B90" w:rsidRDefault="006F3B90" w:rsidP="00184B1A">
            <w:r>
              <w:t>Peripheral Vascular and Lymphatic Assessment</w:t>
            </w:r>
          </w:p>
          <w:p w:rsidR="001C59F3" w:rsidRDefault="001C59F3" w:rsidP="00184B1A"/>
          <w:p w:rsidR="00EB25D9" w:rsidRDefault="001C59F3" w:rsidP="00184B1A">
            <w:pPr>
              <w:rPr>
                <w:b/>
                <w:color w:val="1F497D" w:themeColor="text2"/>
              </w:rPr>
            </w:pPr>
            <w:r w:rsidRPr="0002499A">
              <w:rPr>
                <w:b/>
                <w:color w:val="1F497D" w:themeColor="text2"/>
              </w:rPr>
              <w:t xml:space="preserve">Shadow Health Assignment </w:t>
            </w:r>
            <w:r w:rsidR="0077422A">
              <w:rPr>
                <w:b/>
                <w:color w:val="1F497D" w:themeColor="text2"/>
              </w:rPr>
              <w:t>#</w:t>
            </w:r>
            <w:r w:rsidR="003B4C14">
              <w:rPr>
                <w:b/>
                <w:color w:val="1F497D" w:themeColor="text2"/>
              </w:rPr>
              <w:t>4</w:t>
            </w:r>
            <w:r w:rsidRPr="0002499A">
              <w:rPr>
                <w:b/>
                <w:color w:val="1F497D" w:themeColor="text2"/>
              </w:rPr>
              <w:t xml:space="preserve">: </w:t>
            </w:r>
          </w:p>
          <w:p w:rsidR="00EB25D9" w:rsidRDefault="00EB25D9" w:rsidP="00184B1A">
            <w:pPr>
              <w:rPr>
                <w:b/>
                <w:color w:val="1F497D" w:themeColor="text2"/>
              </w:rPr>
            </w:pPr>
            <w:r>
              <w:rPr>
                <w:b/>
                <w:color w:val="1F497D" w:themeColor="text2"/>
              </w:rPr>
              <w:t>Cardiovascular Concept Lab;</w:t>
            </w:r>
          </w:p>
          <w:p w:rsidR="001C59F3" w:rsidRPr="0002499A" w:rsidRDefault="001C59F3" w:rsidP="00184B1A">
            <w:pPr>
              <w:rPr>
                <w:b/>
                <w:color w:val="1F497D" w:themeColor="text2"/>
              </w:rPr>
            </w:pPr>
            <w:r w:rsidRPr="0002499A">
              <w:rPr>
                <w:b/>
                <w:color w:val="1F497D" w:themeColor="text2"/>
              </w:rPr>
              <w:t>Cardiovascular</w:t>
            </w:r>
          </w:p>
          <w:p w:rsidR="001C59F3" w:rsidRPr="008F6BCF" w:rsidRDefault="001C59F3" w:rsidP="0051241A">
            <w:r w:rsidRPr="0002499A">
              <w:rPr>
                <w:b/>
                <w:color w:val="1F497D" w:themeColor="text2"/>
              </w:rPr>
              <w:t xml:space="preserve">Due: </w:t>
            </w:r>
            <w:r w:rsidR="0051241A">
              <w:rPr>
                <w:b/>
                <w:color w:val="1F497D" w:themeColor="text2"/>
              </w:rPr>
              <w:t>June 8</w:t>
            </w:r>
            <w:r w:rsidR="0051241A" w:rsidRPr="0051241A">
              <w:rPr>
                <w:b/>
                <w:color w:val="1F497D" w:themeColor="text2"/>
                <w:vertAlign w:val="superscript"/>
              </w:rPr>
              <w:t>th</w:t>
            </w:r>
            <w:r w:rsidR="0051241A">
              <w:rPr>
                <w:b/>
                <w:color w:val="1F497D" w:themeColor="text2"/>
              </w:rPr>
              <w:t xml:space="preserve"> </w:t>
            </w:r>
            <w:r w:rsidRPr="0051241A">
              <w:rPr>
                <w:b/>
                <w:color w:val="1F497D" w:themeColor="text2"/>
              </w:rPr>
              <w:t xml:space="preserve">by </w:t>
            </w:r>
            <w:r w:rsidR="0051241A" w:rsidRPr="0051241A">
              <w:rPr>
                <w:b/>
                <w:color w:val="1F497D" w:themeColor="text2"/>
              </w:rPr>
              <w:t>12</w:t>
            </w:r>
            <w:r w:rsidRPr="0051241A">
              <w:rPr>
                <w:b/>
                <w:color w:val="1F497D" w:themeColor="text2"/>
              </w:rPr>
              <w:t xml:space="preserve"> pm</w:t>
            </w:r>
          </w:p>
        </w:tc>
        <w:tc>
          <w:tcPr>
            <w:tcW w:w="3780" w:type="dxa"/>
          </w:tcPr>
          <w:p w:rsidR="009B5521" w:rsidRDefault="006F3B90" w:rsidP="00184B1A">
            <w:r>
              <w:t>Jarvis: Ch. 19, 20</w:t>
            </w:r>
          </w:p>
          <w:p w:rsidR="006F3B90" w:rsidRDefault="006F3B90" w:rsidP="00184B1A">
            <w:r>
              <w:t>Jarvis Lab Manual: Ch. 19 (p.</w:t>
            </w:r>
            <w:r w:rsidR="002A5FBE">
              <w:t>161-171), 20 (p. 175-182)</w:t>
            </w:r>
            <w:r w:rsidR="002A5FBE" w:rsidRPr="006F3B90">
              <w:rPr>
                <w:i/>
              </w:rPr>
              <w:t xml:space="preserve"> – done before NRC lab time</w:t>
            </w:r>
          </w:p>
          <w:p w:rsidR="002A5FBE" w:rsidRDefault="002A5FBE" w:rsidP="00184B1A"/>
          <w:p w:rsidR="002A5FBE" w:rsidRDefault="00474799" w:rsidP="00184B1A">
            <w:pPr>
              <w:rPr>
                <w:b/>
              </w:rPr>
            </w:pPr>
            <w:r>
              <w:rPr>
                <w:b/>
              </w:rPr>
              <w:t xml:space="preserve">Lab </w:t>
            </w:r>
            <w:r w:rsidR="002A5FBE" w:rsidRPr="00107B13">
              <w:rPr>
                <w:b/>
              </w:rPr>
              <w:t>Assignment</w:t>
            </w:r>
            <w:r>
              <w:rPr>
                <w:b/>
              </w:rPr>
              <w:t xml:space="preserve"> #5</w:t>
            </w:r>
            <w:r w:rsidR="002A5FBE" w:rsidRPr="00107B13">
              <w:rPr>
                <w:b/>
              </w:rPr>
              <w:t>:</w:t>
            </w:r>
            <w:r w:rsidR="002A5FBE">
              <w:t xml:space="preserve"> Lab Manual</w:t>
            </w:r>
            <w:r w:rsidR="00107B13">
              <w:t xml:space="preserve"> –</w:t>
            </w:r>
            <w:r w:rsidR="002A5FBE">
              <w:t xml:space="preserve"> p.172-174, p. 183-186, </w:t>
            </w:r>
            <w:r w:rsidR="00107B13">
              <w:t xml:space="preserve">Initiated in Lab and uploaded to Canvas, </w:t>
            </w:r>
            <w:r w:rsidR="002A5FBE" w:rsidRPr="002A5FBE">
              <w:rPr>
                <w:b/>
              </w:rPr>
              <w:t>Due June 10</w:t>
            </w:r>
            <w:r w:rsidR="002A5FBE" w:rsidRPr="002A5FBE">
              <w:rPr>
                <w:b/>
                <w:vertAlign w:val="superscript"/>
              </w:rPr>
              <w:t>th</w:t>
            </w:r>
            <w:r w:rsidR="002A5FBE" w:rsidRPr="002A5FBE">
              <w:rPr>
                <w:b/>
              </w:rPr>
              <w:t>, by 5pm</w:t>
            </w:r>
          </w:p>
          <w:p w:rsidR="00057D2C" w:rsidRDefault="00057D2C" w:rsidP="00184B1A">
            <w:pPr>
              <w:rPr>
                <w:b/>
              </w:rPr>
            </w:pPr>
          </w:p>
          <w:p w:rsidR="00057D2C" w:rsidRPr="008F6BCF" w:rsidRDefault="00057D2C" w:rsidP="00184B1A">
            <w:r>
              <w:rPr>
                <w:b/>
              </w:rPr>
              <w:t xml:space="preserve">SBAR Assignment #2: </w:t>
            </w:r>
            <w:r>
              <w:t>Shadow Health,</w:t>
            </w:r>
            <w:r w:rsidRPr="00490A06">
              <w:t xml:space="preserve"> </w:t>
            </w:r>
            <w:r w:rsidRPr="00057D2C">
              <w:rPr>
                <w:i/>
              </w:rPr>
              <w:t>Focused Exam: Chest Pain – Brian Foster</w:t>
            </w:r>
            <w:r>
              <w:rPr>
                <w:i/>
              </w:rPr>
              <w:t>,</w:t>
            </w:r>
            <w:r w:rsidRPr="00057D2C">
              <w:rPr>
                <w:i/>
              </w:rPr>
              <w:t xml:space="preserve"> </w:t>
            </w:r>
            <w:r w:rsidRPr="00ED2BD0">
              <w:rPr>
                <w:b/>
              </w:rPr>
              <w:t xml:space="preserve">Due June </w:t>
            </w:r>
            <w:r>
              <w:rPr>
                <w:b/>
              </w:rPr>
              <w:t>10</w:t>
            </w:r>
            <w:r w:rsidRPr="00057D2C">
              <w:rPr>
                <w:b/>
                <w:vertAlign w:val="superscript"/>
              </w:rPr>
              <w:t>th</w:t>
            </w:r>
            <w:r w:rsidRPr="00ED2BD0">
              <w:rPr>
                <w:b/>
              </w:rPr>
              <w:t>, by 5pm</w:t>
            </w:r>
          </w:p>
        </w:tc>
        <w:tc>
          <w:tcPr>
            <w:tcW w:w="1890" w:type="dxa"/>
          </w:tcPr>
          <w:p w:rsidR="009B5521" w:rsidRPr="008F6BCF" w:rsidRDefault="009B5521" w:rsidP="00184B1A"/>
        </w:tc>
        <w:tc>
          <w:tcPr>
            <w:tcW w:w="2853" w:type="dxa"/>
          </w:tcPr>
          <w:p w:rsidR="003005FF" w:rsidRDefault="003005FF" w:rsidP="003005FF">
            <w:pPr>
              <w:jc w:val="center"/>
              <w:rPr>
                <w:b/>
              </w:rPr>
            </w:pPr>
            <w:r>
              <w:rPr>
                <w:b/>
              </w:rPr>
              <w:t>Week 5</w:t>
            </w:r>
          </w:p>
          <w:p w:rsidR="00DE5BA7" w:rsidRPr="00DE5BA7" w:rsidRDefault="00DE5BA7" w:rsidP="00DE5BA7">
            <w:pPr>
              <w:rPr>
                <w:b/>
              </w:rPr>
            </w:pPr>
            <w:r w:rsidRPr="00DE5BA7">
              <w:rPr>
                <w:b/>
              </w:rPr>
              <w:t xml:space="preserve">June </w:t>
            </w:r>
            <w:r>
              <w:rPr>
                <w:b/>
              </w:rPr>
              <w:t>8</w:t>
            </w:r>
            <w:r w:rsidRPr="00DE5BA7">
              <w:rPr>
                <w:b/>
                <w:vertAlign w:val="superscript"/>
              </w:rPr>
              <w:t>th</w:t>
            </w:r>
            <w:r w:rsidRPr="00DE5BA7">
              <w:rPr>
                <w:b/>
              </w:rPr>
              <w:t>: 1:00-5-00pm</w:t>
            </w:r>
          </w:p>
          <w:p w:rsidR="009B5521" w:rsidRDefault="00DE5BA7" w:rsidP="00184B1A">
            <w:r>
              <w:t>Cardiovascular Assessment</w:t>
            </w:r>
          </w:p>
          <w:p w:rsidR="002903DD" w:rsidRDefault="006F3B90" w:rsidP="00184B1A">
            <w:r>
              <w:t>Peripheral Vascular and Lymphatic Assessment</w:t>
            </w:r>
          </w:p>
          <w:p w:rsidR="006F3B90" w:rsidRDefault="006F3B90" w:rsidP="00184B1A"/>
          <w:p w:rsidR="003B5107" w:rsidRDefault="003B5107" w:rsidP="00184B1A"/>
          <w:p w:rsidR="00A14916" w:rsidRPr="001F5BD7" w:rsidRDefault="00A14916" w:rsidP="00A14916">
            <w:r w:rsidRPr="001F5BD7">
              <w:t>Session 1: 1:00pm-2:55pm</w:t>
            </w:r>
          </w:p>
          <w:p w:rsidR="00A14916" w:rsidRDefault="00A14916" w:rsidP="00A14916">
            <w:r w:rsidRPr="001F5BD7">
              <w:t xml:space="preserve">   Clinical Groups: </w:t>
            </w:r>
          </w:p>
          <w:p w:rsidR="00A14916" w:rsidRPr="001F5BD7" w:rsidRDefault="00A14916" w:rsidP="00A14916">
            <w:r>
              <w:t xml:space="preserve">           1-</w:t>
            </w:r>
            <w:r w:rsidRPr="001F5BD7">
              <w:t xml:space="preserve">1, </w:t>
            </w:r>
            <w:r>
              <w:t>1-</w:t>
            </w:r>
            <w:r w:rsidRPr="001F5BD7">
              <w:t xml:space="preserve">2, </w:t>
            </w:r>
            <w:r>
              <w:t>1-</w:t>
            </w:r>
            <w:r w:rsidRPr="001F5BD7">
              <w:t>3</w:t>
            </w:r>
          </w:p>
          <w:p w:rsidR="00A14916" w:rsidRPr="001F5BD7" w:rsidRDefault="00A14916" w:rsidP="00A14916">
            <w:r w:rsidRPr="001F5BD7">
              <w:t>Session 2: 3:05pm-5:00pm</w:t>
            </w:r>
          </w:p>
          <w:p w:rsidR="00A14916" w:rsidRDefault="00A14916" w:rsidP="00A14916">
            <w:r w:rsidRPr="001F5BD7">
              <w:t xml:space="preserve">   Clinical Groups: </w:t>
            </w:r>
          </w:p>
          <w:p w:rsidR="002903DD" w:rsidRPr="008F6BCF" w:rsidRDefault="00A14916" w:rsidP="003B5107">
            <w:r>
              <w:t xml:space="preserve">            1-</w:t>
            </w:r>
            <w:r w:rsidRPr="001F5BD7">
              <w:t xml:space="preserve">4, </w:t>
            </w:r>
            <w:r>
              <w:t>1-</w:t>
            </w:r>
            <w:r w:rsidRPr="001F5BD7">
              <w:t>5 ,</w:t>
            </w:r>
            <w:r>
              <w:t xml:space="preserve"> 1-</w:t>
            </w:r>
            <w:r w:rsidRPr="001F5BD7">
              <w:t>6</w:t>
            </w:r>
          </w:p>
        </w:tc>
      </w:tr>
    </w:tbl>
    <w:p w:rsidR="003B5107" w:rsidRDefault="003B5107"/>
    <w:p w:rsidR="003B5107" w:rsidRDefault="003B5107"/>
    <w:tbl>
      <w:tblPr>
        <w:tblW w:w="13473" w:type="dxa"/>
        <w:tblInd w:w="-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525"/>
        <w:gridCol w:w="3425"/>
        <w:gridCol w:w="3780"/>
        <w:gridCol w:w="1890"/>
        <w:gridCol w:w="2853"/>
      </w:tblGrid>
      <w:tr w:rsidR="009B5521" w:rsidRPr="008F6BCF" w:rsidTr="00032936">
        <w:tc>
          <w:tcPr>
            <w:tcW w:w="1525" w:type="dxa"/>
          </w:tcPr>
          <w:p w:rsidR="001C59F3" w:rsidRPr="00814063" w:rsidRDefault="001C59F3" w:rsidP="00184B1A">
            <w:pPr>
              <w:rPr>
                <w:b/>
              </w:rPr>
            </w:pPr>
            <w:r w:rsidRPr="00814063">
              <w:rPr>
                <w:b/>
              </w:rPr>
              <w:t xml:space="preserve">Week 6: </w:t>
            </w:r>
          </w:p>
          <w:p w:rsidR="009B5521" w:rsidRDefault="001C59F3" w:rsidP="00184B1A">
            <w:r>
              <w:t>June 13 – 17</w:t>
            </w:r>
          </w:p>
          <w:p w:rsidR="001C59F3" w:rsidRDefault="001C59F3" w:rsidP="00184B1A"/>
          <w:p w:rsidR="001C59F3" w:rsidRDefault="001C59F3" w:rsidP="00184B1A">
            <w:r>
              <w:t xml:space="preserve">Open: </w:t>
            </w:r>
          </w:p>
          <w:p w:rsidR="001C59F3" w:rsidRPr="008F6BCF" w:rsidRDefault="00DE5BA7" w:rsidP="00184B1A">
            <w:r>
              <w:t>June 9</w:t>
            </w:r>
            <w:r w:rsidR="007F09D1" w:rsidRPr="007F09D1">
              <w:rPr>
                <w:vertAlign w:val="superscript"/>
              </w:rPr>
              <w:t>th</w:t>
            </w:r>
            <w:r w:rsidR="007F09D1">
              <w:t xml:space="preserve"> </w:t>
            </w:r>
          </w:p>
        </w:tc>
        <w:tc>
          <w:tcPr>
            <w:tcW w:w="3425" w:type="dxa"/>
          </w:tcPr>
          <w:p w:rsidR="009B5521" w:rsidRDefault="001C59F3" w:rsidP="00184B1A">
            <w:r>
              <w:t>Abdominal Assessment</w:t>
            </w:r>
          </w:p>
          <w:p w:rsidR="001C59F3" w:rsidRDefault="001C59F3" w:rsidP="00184B1A">
            <w:r>
              <w:t>Genitourinary Assessment</w:t>
            </w:r>
          </w:p>
          <w:p w:rsidR="0077422A" w:rsidRDefault="0077422A" w:rsidP="00184B1A"/>
          <w:p w:rsidR="00F61AD4" w:rsidRDefault="0077422A" w:rsidP="00184B1A">
            <w:pPr>
              <w:rPr>
                <w:b/>
                <w:color w:val="1F497D" w:themeColor="text2"/>
              </w:rPr>
            </w:pPr>
            <w:r w:rsidRPr="0077422A">
              <w:rPr>
                <w:b/>
                <w:color w:val="1F497D" w:themeColor="text2"/>
              </w:rPr>
              <w:t xml:space="preserve">Shadow Health </w:t>
            </w:r>
            <w:r w:rsidR="003B4C14">
              <w:rPr>
                <w:b/>
                <w:color w:val="1F497D" w:themeColor="text2"/>
              </w:rPr>
              <w:t>Assignment #5</w:t>
            </w:r>
            <w:r w:rsidRPr="0077422A">
              <w:rPr>
                <w:b/>
                <w:color w:val="1F497D" w:themeColor="text2"/>
              </w:rPr>
              <w:t xml:space="preserve">: </w:t>
            </w:r>
          </w:p>
          <w:p w:rsidR="00F61AD4" w:rsidRDefault="00F61AD4" w:rsidP="00184B1A">
            <w:pPr>
              <w:rPr>
                <w:b/>
                <w:color w:val="1F497D" w:themeColor="text2"/>
              </w:rPr>
            </w:pPr>
            <w:r>
              <w:rPr>
                <w:b/>
                <w:color w:val="1F497D" w:themeColor="text2"/>
              </w:rPr>
              <w:t>Abdominal Concept Lab;</w:t>
            </w:r>
          </w:p>
          <w:p w:rsidR="0077422A" w:rsidRPr="0077422A" w:rsidRDefault="0077422A" w:rsidP="00184B1A">
            <w:pPr>
              <w:rPr>
                <w:b/>
                <w:color w:val="1F497D" w:themeColor="text2"/>
              </w:rPr>
            </w:pPr>
            <w:r w:rsidRPr="0077422A">
              <w:rPr>
                <w:b/>
                <w:color w:val="1F497D" w:themeColor="text2"/>
              </w:rPr>
              <w:t>Abdominal</w:t>
            </w:r>
          </w:p>
          <w:p w:rsidR="0077422A" w:rsidRPr="008F6BCF" w:rsidRDefault="0077422A" w:rsidP="0051241A">
            <w:r w:rsidRPr="0077422A">
              <w:rPr>
                <w:b/>
                <w:color w:val="1F497D" w:themeColor="text2"/>
              </w:rPr>
              <w:t xml:space="preserve">Due: </w:t>
            </w:r>
            <w:r w:rsidR="0051241A">
              <w:rPr>
                <w:b/>
                <w:color w:val="1F497D" w:themeColor="text2"/>
              </w:rPr>
              <w:t xml:space="preserve">June </w:t>
            </w:r>
            <w:r w:rsidR="0051241A" w:rsidRPr="0051241A">
              <w:rPr>
                <w:b/>
                <w:color w:val="1F497D" w:themeColor="text2"/>
              </w:rPr>
              <w:t>15</w:t>
            </w:r>
            <w:r w:rsidR="0051241A" w:rsidRPr="0051241A">
              <w:rPr>
                <w:b/>
                <w:color w:val="1F497D" w:themeColor="text2"/>
                <w:vertAlign w:val="superscript"/>
              </w:rPr>
              <w:t>th</w:t>
            </w:r>
            <w:r w:rsidR="0051241A" w:rsidRPr="0051241A">
              <w:rPr>
                <w:b/>
                <w:color w:val="1F497D" w:themeColor="text2"/>
              </w:rPr>
              <w:t xml:space="preserve"> </w:t>
            </w:r>
            <w:r w:rsidRPr="0051241A">
              <w:rPr>
                <w:b/>
                <w:color w:val="1F497D" w:themeColor="text2"/>
              </w:rPr>
              <w:t xml:space="preserve">by </w:t>
            </w:r>
            <w:r w:rsidR="0051241A" w:rsidRPr="0051241A">
              <w:rPr>
                <w:b/>
                <w:color w:val="1F497D" w:themeColor="text2"/>
              </w:rPr>
              <w:t>12</w:t>
            </w:r>
            <w:r w:rsidRPr="0051241A">
              <w:rPr>
                <w:b/>
                <w:color w:val="1F497D" w:themeColor="text2"/>
              </w:rPr>
              <w:t xml:space="preserve"> pm</w:t>
            </w:r>
          </w:p>
        </w:tc>
        <w:tc>
          <w:tcPr>
            <w:tcW w:w="3780" w:type="dxa"/>
          </w:tcPr>
          <w:p w:rsidR="00F61AD4" w:rsidRDefault="00F61AD4" w:rsidP="00F61AD4"/>
          <w:p w:rsidR="009B5521" w:rsidRDefault="00107B13" w:rsidP="00184B1A">
            <w:r>
              <w:t>Jarvis: Ch. 21, 24, 25, 26</w:t>
            </w:r>
          </w:p>
          <w:p w:rsidR="00107B13" w:rsidRDefault="00107B13" w:rsidP="00184B1A">
            <w:r>
              <w:t>Jarvis Lab Manual: Ch. 21 (p.187-194), 24 (p.223-230), 25 (p.233-238), 26 (p.241-248)</w:t>
            </w:r>
            <w:r w:rsidRPr="006F3B90">
              <w:rPr>
                <w:i/>
              </w:rPr>
              <w:t xml:space="preserve"> – done before NRC lab time</w:t>
            </w:r>
          </w:p>
          <w:p w:rsidR="00107B13" w:rsidRDefault="00107B13" w:rsidP="00184B1A"/>
          <w:p w:rsidR="00107B13" w:rsidRDefault="00474799" w:rsidP="00184B1A">
            <w:pPr>
              <w:rPr>
                <w:b/>
              </w:rPr>
            </w:pPr>
            <w:r>
              <w:rPr>
                <w:b/>
              </w:rPr>
              <w:t xml:space="preserve">Lab </w:t>
            </w:r>
            <w:r w:rsidR="00107B13" w:rsidRPr="00107B13">
              <w:rPr>
                <w:b/>
              </w:rPr>
              <w:t>Assignment</w:t>
            </w:r>
            <w:r>
              <w:rPr>
                <w:b/>
              </w:rPr>
              <w:t xml:space="preserve"> #6</w:t>
            </w:r>
            <w:r w:rsidR="00107B13" w:rsidRPr="00107B13">
              <w:rPr>
                <w:b/>
              </w:rPr>
              <w:t>:</w:t>
            </w:r>
            <w:r w:rsidR="00107B13">
              <w:t xml:space="preserve"> Lab Manual – p.195-196, p.231-232, p.239, p. 249-251, Initiated in Lab and uploaded to Canvas, </w:t>
            </w:r>
            <w:r w:rsidR="00107B13" w:rsidRPr="00107B13">
              <w:rPr>
                <w:b/>
              </w:rPr>
              <w:t>Due June 17</w:t>
            </w:r>
            <w:r w:rsidR="00107B13" w:rsidRPr="00107B13">
              <w:rPr>
                <w:b/>
                <w:vertAlign w:val="superscript"/>
              </w:rPr>
              <w:t>th</w:t>
            </w:r>
            <w:r w:rsidR="00107B13" w:rsidRPr="00107B13">
              <w:rPr>
                <w:b/>
              </w:rPr>
              <w:t>, by 5pm</w:t>
            </w:r>
          </w:p>
          <w:p w:rsidR="00E708BE" w:rsidRDefault="00E708BE" w:rsidP="00184B1A">
            <w:pPr>
              <w:rPr>
                <w:b/>
              </w:rPr>
            </w:pPr>
          </w:p>
          <w:p w:rsidR="00E708BE" w:rsidRPr="00E708BE" w:rsidRDefault="00E708BE" w:rsidP="00E708BE">
            <w:pPr>
              <w:rPr>
                <w:i/>
              </w:rPr>
            </w:pPr>
            <w:r>
              <w:rPr>
                <w:b/>
              </w:rPr>
              <w:t xml:space="preserve">SBAR Assignment #3: </w:t>
            </w:r>
            <w:r>
              <w:t>Shadow Health,</w:t>
            </w:r>
            <w:r w:rsidRPr="00490A06">
              <w:t xml:space="preserve"> </w:t>
            </w:r>
            <w:r w:rsidRPr="00E708BE">
              <w:rPr>
                <w:i/>
              </w:rPr>
              <w:t>Focused Exam: Abdominal Pain - Esther Park</w:t>
            </w:r>
          </w:p>
          <w:p w:rsidR="00E708BE" w:rsidRPr="008F6BCF" w:rsidRDefault="00E708BE" w:rsidP="00184B1A">
            <w:r w:rsidRPr="00ED2BD0">
              <w:rPr>
                <w:b/>
              </w:rPr>
              <w:t xml:space="preserve">Due June </w:t>
            </w:r>
            <w:r>
              <w:rPr>
                <w:b/>
              </w:rPr>
              <w:t>17</w:t>
            </w:r>
            <w:r w:rsidRPr="00057D2C">
              <w:rPr>
                <w:b/>
                <w:vertAlign w:val="superscript"/>
              </w:rPr>
              <w:t>th</w:t>
            </w:r>
            <w:r w:rsidRPr="00ED2BD0">
              <w:rPr>
                <w:b/>
              </w:rPr>
              <w:t>, by 5pm</w:t>
            </w:r>
          </w:p>
        </w:tc>
        <w:tc>
          <w:tcPr>
            <w:tcW w:w="1890" w:type="dxa"/>
          </w:tcPr>
          <w:p w:rsidR="009B5521" w:rsidRPr="00FC742D" w:rsidRDefault="001C59F3" w:rsidP="00184B1A">
            <w:pPr>
              <w:rPr>
                <w:b/>
                <w:color w:val="FF0000"/>
              </w:rPr>
            </w:pPr>
            <w:r w:rsidRPr="00FC742D">
              <w:rPr>
                <w:b/>
                <w:color w:val="FF0000"/>
              </w:rPr>
              <w:t>Exam 2:</w:t>
            </w:r>
          </w:p>
          <w:p w:rsidR="00A23923" w:rsidRPr="00FC742D" w:rsidRDefault="00A23923" w:rsidP="00184B1A">
            <w:pPr>
              <w:rPr>
                <w:b/>
                <w:bCs/>
              </w:rPr>
            </w:pPr>
            <w:r w:rsidRPr="00FC742D">
              <w:rPr>
                <w:b/>
                <w:bCs/>
              </w:rPr>
              <w:t>Wednesday, June 15</w:t>
            </w:r>
            <w:r w:rsidRPr="00FC742D">
              <w:rPr>
                <w:b/>
                <w:bCs/>
                <w:vertAlign w:val="superscript"/>
              </w:rPr>
              <w:t>th</w:t>
            </w:r>
            <w:r w:rsidRPr="00FC742D">
              <w:rPr>
                <w:b/>
                <w:bCs/>
              </w:rPr>
              <w:t xml:space="preserve">, 1:00pm – 2:00pm </w:t>
            </w:r>
          </w:p>
          <w:p w:rsidR="00010565" w:rsidRPr="00A23923" w:rsidRDefault="00A23923" w:rsidP="00184B1A">
            <w:pPr>
              <w:rPr>
                <w:b/>
                <w:bCs/>
                <w:sz w:val="22"/>
                <w:szCs w:val="22"/>
              </w:rPr>
            </w:pPr>
            <w:r w:rsidRPr="00FC742D">
              <w:rPr>
                <w:b/>
                <w:bCs/>
                <w:color w:val="FF0000"/>
              </w:rPr>
              <w:t>(Room #G-301)</w:t>
            </w:r>
          </w:p>
        </w:tc>
        <w:tc>
          <w:tcPr>
            <w:tcW w:w="2853" w:type="dxa"/>
          </w:tcPr>
          <w:p w:rsidR="003005FF" w:rsidRDefault="003005FF" w:rsidP="003005FF">
            <w:pPr>
              <w:jc w:val="center"/>
              <w:rPr>
                <w:b/>
              </w:rPr>
            </w:pPr>
            <w:r>
              <w:rPr>
                <w:b/>
              </w:rPr>
              <w:t>Week 6</w:t>
            </w:r>
          </w:p>
          <w:p w:rsidR="00DE5BA7" w:rsidRPr="00DE5BA7" w:rsidRDefault="00DE5BA7" w:rsidP="00DE5BA7">
            <w:pPr>
              <w:rPr>
                <w:b/>
              </w:rPr>
            </w:pPr>
            <w:r>
              <w:rPr>
                <w:b/>
              </w:rPr>
              <w:t>June 15</w:t>
            </w:r>
            <w:r w:rsidRPr="00DE5BA7">
              <w:rPr>
                <w:b/>
                <w:vertAlign w:val="superscript"/>
              </w:rPr>
              <w:t>th</w:t>
            </w:r>
            <w:r w:rsidRPr="00DE5BA7">
              <w:rPr>
                <w:b/>
              </w:rPr>
              <w:t xml:space="preserve">: </w:t>
            </w:r>
            <w:r w:rsidR="00A23923">
              <w:rPr>
                <w:b/>
              </w:rPr>
              <w:t>2:00-6:</w:t>
            </w:r>
            <w:r w:rsidRPr="00DE5BA7">
              <w:rPr>
                <w:b/>
              </w:rPr>
              <w:t>00pm</w:t>
            </w:r>
          </w:p>
          <w:p w:rsidR="009B5521" w:rsidRDefault="00DE5BA7" w:rsidP="00184B1A">
            <w:r>
              <w:t>Abdomen Assessment</w:t>
            </w:r>
          </w:p>
          <w:p w:rsidR="00DE5BA7" w:rsidRDefault="00DE5BA7" w:rsidP="00184B1A">
            <w:r>
              <w:t>Genitourinary Assessment</w:t>
            </w:r>
          </w:p>
          <w:p w:rsidR="003B5107" w:rsidRDefault="003B5107" w:rsidP="00184B1A"/>
          <w:p w:rsidR="003B5107" w:rsidRDefault="003B5107" w:rsidP="00184B1A"/>
          <w:p w:rsidR="00A14916" w:rsidRPr="001F5BD7" w:rsidRDefault="00A14916" w:rsidP="00A14916">
            <w:r w:rsidRPr="001F5BD7">
              <w:t>Session 1: 1:00pm-2:55pm</w:t>
            </w:r>
          </w:p>
          <w:p w:rsidR="00A14916" w:rsidRDefault="00A14916" w:rsidP="00A14916">
            <w:r w:rsidRPr="001F5BD7">
              <w:t xml:space="preserve">   Clinical Groups: </w:t>
            </w:r>
          </w:p>
          <w:p w:rsidR="00A14916" w:rsidRPr="001F5BD7" w:rsidRDefault="00A14916" w:rsidP="00A14916">
            <w:r>
              <w:t xml:space="preserve">           1-</w:t>
            </w:r>
            <w:r w:rsidRPr="001F5BD7">
              <w:t xml:space="preserve">1, </w:t>
            </w:r>
            <w:r>
              <w:t>1-</w:t>
            </w:r>
            <w:r w:rsidRPr="001F5BD7">
              <w:t xml:space="preserve">2, </w:t>
            </w:r>
            <w:r>
              <w:t>1-</w:t>
            </w:r>
            <w:r w:rsidRPr="001F5BD7">
              <w:t>3</w:t>
            </w:r>
          </w:p>
          <w:p w:rsidR="00A14916" w:rsidRPr="001F5BD7" w:rsidRDefault="00A14916" w:rsidP="00A14916">
            <w:r w:rsidRPr="001F5BD7">
              <w:t>Session 2: 3:05pm-5:00pm</w:t>
            </w:r>
          </w:p>
          <w:p w:rsidR="00A14916" w:rsidRDefault="00A14916" w:rsidP="00A14916">
            <w:r w:rsidRPr="001F5BD7">
              <w:t xml:space="preserve">   Clinical Groups: </w:t>
            </w:r>
          </w:p>
          <w:p w:rsidR="003B5107" w:rsidRDefault="00A14916" w:rsidP="003B5107">
            <w:r>
              <w:t xml:space="preserve">            1-</w:t>
            </w:r>
            <w:r w:rsidRPr="001F5BD7">
              <w:t xml:space="preserve">4, </w:t>
            </w:r>
            <w:r>
              <w:t>1-</w:t>
            </w:r>
            <w:r w:rsidRPr="001F5BD7">
              <w:t>5 ,</w:t>
            </w:r>
            <w:r>
              <w:t xml:space="preserve"> 1-</w:t>
            </w:r>
            <w:r w:rsidRPr="001F5BD7">
              <w:t>6</w:t>
            </w:r>
          </w:p>
          <w:p w:rsidR="003B5107" w:rsidRPr="008F6BCF" w:rsidRDefault="003B5107" w:rsidP="003B5107">
            <w:r>
              <w:t>*Note different times</w:t>
            </w:r>
          </w:p>
        </w:tc>
      </w:tr>
    </w:tbl>
    <w:p w:rsidR="007D08FB" w:rsidRDefault="007D08FB"/>
    <w:tbl>
      <w:tblPr>
        <w:tblW w:w="13473" w:type="dxa"/>
        <w:tblInd w:w="-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525"/>
        <w:gridCol w:w="3425"/>
        <w:gridCol w:w="3780"/>
        <w:gridCol w:w="1890"/>
        <w:gridCol w:w="2853"/>
      </w:tblGrid>
      <w:tr w:rsidR="004E422E" w:rsidRPr="008F6BCF" w:rsidTr="00032936">
        <w:tc>
          <w:tcPr>
            <w:tcW w:w="1525" w:type="dxa"/>
            <w:shd w:val="clear" w:color="auto" w:fill="C2D69B" w:themeFill="accent3" w:themeFillTint="99"/>
            <w:vAlign w:val="center"/>
          </w:tcPr>
          <w:p w:rsidR="004E422E" w:rsidRPr="00814063" w:rsidRDefault="001C59F3" w:rsidP="008037AD">
            <w:pPr>
              <w:rPr>
                <w:b/>
              </w:rPr>
            </w:pPr>
            <w:r w:rsidRPr="00814063">
              <w:rPr>
                <w:b/>
              </w:rPr>
              <w:t xml:space="preserve">June 20 – </w:t>
            </w:r>
            <w:r w:rsidR="004E422E" w:rsidRPr="00814063">
              <w:rPr>
                <w:b/>
              </w:rPr>
              <w:t>24</w:t>
            </w:r>
          </w:p>
        </w:tc>
        <w:tc>
          <w:tcPr>
            <w:tcW w:w="9095" w:type="dxa"/>
            <w:gridSpan w:val="3"/>
            <w:shd w:val="clear" w:color="auto" w:fill="C2D69B" w:themeFill="accent3" w:themeFillTint="99"/>
            <w:vAlign w:val="center"/>
          </w:tcPr>
          <w:p w:rsidR="007D08FB" w:rsidRDefault="007D08FB" w:rsidP="008037AD">
            <w:pPr>
              <w:jc w:val="center"/>
              <w:rPr>
                <w:b/>
              </w:rPr>
            </w:pPr>
          </w:p>
          <w:p w:rsidR="004E422E" w:rsidRDefault="008037AD" w:rsidP="008037AD">
            <w:pPr>
              <w:jc w:val="center"/>
              <w:rPr>
                <w:b/>
              </w:rPr>
            </w:pPr>
            <w:r w:rsidRPr="00814063">
              <w:rPr>
                <w:b/>
              </w:rPr>
              <w:t xml:space="preserve">Summer Break – </w:t>
            </w:r>
            <w:r w:rsidR="004E422E" w:rsidRPr="00814063">
              <w:rPr>
                <w:b/>
              </w:rPr>
              <w:t>No Class</w:t>
            </w:r>
          </w:p>
          <w:p w:rsidR="007D08FB" w:rsidRPr="00814063" w:rsidRDefault="007D08FB" w:rsidP="008037AD">
            <w:pPr>
              <w:jc w:val="center"/>
              <w:rPr>
                <w:b/>
              </w:rPr>
            </w:pPr>
          </w:p>
        </w:tc>
        <w:tc>
          <w:tcPr>
            <w:tcW w:w="2853" w:type="dxa"/>
            <w:shd w:val="clear" w:color="auto" w:fill="C2D69B" w:themeFill="accent3" w:themeFillTint="99"/>
            <w:vAlign w:val="center"/>
          </w:tcPr>
          <w:p w:rsidR="004E422E" w:rsidRPr="00814063" w:rsidRDefault="004E422E" w:rsidP="004E422E">
            <w:pPr>
              <w:jc w:val="center"/>
              <w:rPr>
                <w:b/>
              </w:rPr>
            </w:pPr>
            <w:r w:rsidRPr="00814063">
              <w:rPr>
                <w:b/>
              </w:rPr>
              <w:t>No Lab</w:t>
            </w:r>
          </w:p>
        </w:tc>
      </w:tr>
      <w:tr w:rsidR="009B5521" w:rsidRPr="008F6BCF" w:rsidTr="00032936">
        <w:tc>
          <w:tcPr>
            <w:tcW w:w="1525" w:type="dxa"/>
          </w:tcPr>
          <w:p w:rsidR="007F09D1" w:rsidRPr="00814063" w:rsidRDefault="007F09D1" w:rsidP="00184B1A">
            <w:pPr>
              <w:rPr>
                <w:b/>
              </w:rPr>
            </w:pPr>
            <w:r w:rsidRPr="00814063">
              <w:rPr>
                <w:b/>
              </w:rPr>
              <w:t xml:space="preserve">Week 7: </w:t>
            </w:r>
          </w:p>
          <w:p w:rsidR="009B5521" w:rsidRDefault="007F09D1" w:rsidP="00184B1A">
            <w:r>
              <w:t>June 27 – July 1</w:t>
            </w:r>
          </w:p>
          <w:p w:rsidR="007F09D1" w:rsidRDefault="007F09D1" w:rsidP="00184B1A"/>
          <w:p w:rsidR="007F09D1" w:rsidRDefault="007F09D1" w:rsidP="00184B1A">
            <w:r>
              <w:t>Open:</w:t>
            </w:r>
          </w:p>
          <w:p w:rsidR="007F09D1" w:rsidRPr="008F6BCF" w:rsidRDefault="00DE5BA7" w:rsidP="00DE5BA7">
            <w:r>
              <w:t>June 23</w:t>
            </w:r>
            <w:r w:rsidRPr="00DE5BA7">
              <w:rPr>
                <w:vertAlign w:val="superscript"/>
              </w:rPr>
              <w:t>rd</w:t>
            </w:r>
            <w:r>
              <w:t xml:space="preserve"> </w:t>
            </w:r>
          </w:p>
        </w:tc>
        <w:tc>
          <w:tcPr>
            <w:tcW w:w="3425" w:type="dxa"/>
          </w:tcPr>
          <w:p w:rsidR="009B5521" w:rsidRDefault="007F09D1" w:rsidP="00184B1A">
            <w:r>
              <w:t>Musculoskeletal</w:t>
            </w:r>
            <w:r w:rsidR="008D6188">
              <w:t xml:space="preserve"> Assessment</w:t>
            </w:r>
          </w:p>
          <w:p w:rsidR="007F09D1" w:rsidRDefault="007F09D1" w:rsidP="00184B1A"/>
          <w:p w:rsidR="007F09D1" w:rsidRPr="007F09D1" w:rsidRDefault="003B4C14" w:rsidP="00184B1A">
            <w:pPr>
              <w:rPr>
                <w:b/>
                <w:color w:val="1F497D" w:themeColor="text2"/>
              </w:rPr>
            </w:pPr>
            <w:r>
              <w:rPr>
                <w:b/>
                <w:color w:val="1F497D" w:themeColor="text2"/>
              </w:rPr>
              <w:t>Shadow Health Assignment #6</w:t>
            </w:r>
            <w:r w:rsidR="007F09D1" w:rsidRPr="007F09D1">
              <w:rPr>
                <w:b/>
                <w:color w:val="1F497D" w:themeColor="text2"/>
              </w:rPr>
              <w:t>:</w:t>
            </w:r>
          </w:p>
          <w:p w:rsidR="007F09D1" w:rsidRPr="007F09D1" w:rsidRDefault="007F09D1" w:rsidP="00184B1A">
            <w:pPr>
              <w:rPr>
                <w:b/>
                <w:color w:val="1F497D" w:themeColor="text2"/>
              </w:rPr>
            </w:pPr>
            <w:r w:rsidRPr="007F09D1">
              <w:rPr>
                <w:b/>
                <w:color w:val="1F497D" w:themeColor="text2"/>
              </w:rPr>
              <w:t>Musculoskeletal</w:t>
            </w:r>
          </w:p>
          <w:p w:rsidR="007F09D1" w:rsidRPr="008F6BCF" w:rsidRDefault="003B4C14" w:rsidP="0051241A">
            <w:r w:rsidRPr="007F09D1">
              <w:rPr>
                <w:b/>
                <w:color w:val="1F497D" w:themeColor="text2"/>
              </w:rPr>
              <w:t xml:space="preserve">Due </w:t>
            </w:r>
            <w:r w:rsidR="0051241A" w:rsidRPr="0051241A">
              <w:rPr>
                <w:b/>
                <w:color w:val="1F497D" w:themeColor="text2"/>
              </w:rPr>
              <w:t>June 29th</w:t>
            </w:r>
            <w:r w:rsidRPr="0051241A">
              <w:rPr>
                <w:b/>
                <w:color w:val="1F497D" w:themeColor="text2"/>
              </w:rPr>
              <w:t xml:space="preserve"> by </w:t>
            </w:r>
            <w:r w:rsidR="0051241A" w:rsidRPr="0051241A">
              <w:rPr>
                <w:b/>
                <w:color w:val="1F497D" w:themeColor="text2"/>
              </w:rPr>
              <w:t>12</w:t>
            </w:r>
            <w:r w:rsidRPr="0051241A">
              <w:rPr>
                <w:b/>
                <w:color w:val="1F497D" w:themeColor="text2"/>
              </w:rPr>
              <w:t xml:space="preserve"> pm</w:t>
            </w:r>
          </w:p>
        </w:tc>
        <w:tc>
          <w:tcPr>
            <w:tcW w:w="3780" w:type="dxa"/>
          </w:tcPr>
          <w:p w:rsidR="009B5521" w:rsidRDefault="008D6188" w:rsidP="00184B1A">
            <w:r>
              <w:t>Jarvis: Ch. 22</w:t>
            </w:r>
          </w:p>
          <w:p w:rsidR="008D6188" w:rsidRDefault="008D6188" w:rsidP="00184B1A">
            <w:r>
              <w:t xml:space="preserve">Jarvis Lab Manual: Ch. 22 (p.197-204) </w:t>
            </w:r>
            <w:r w:rsidRPr="008D6188">
              <w:rPr>
                <w:i/>
              </w:rPr>
              <w:t>– done before NRC lab time</w:t>
            </w:r>
          </w:p>
          <w:p w:rsidR="008D6188" w:rsidRDefault="008D6188" w:rsidP="00184B1A"/>
          <w:p w:rsidR="008D6188" w:rsidRPr="008D6188" w:rsidRDefault="00474799" w:rsidP="00184B1A">
            <w:r>
              <w:rPr>
                <w:b/>
              </w:rPr>
              <w:t xml:space="preserve">Lab </w:t>
            </w:r>
            <w:r w:rsidR="008D6188" w:rsidRPr="008D6188">
              <w:rPr>
                <w:b/>
              </w:rPr>
              <w:t>Assignment</w:t>
            </w:r>
            <w:r>
              <w:rPr>
                <w:b/>
              </w:rPr>
              <w:t xml:space="preserve"> #7</w:t>
            </w:r>
            <w:r w:rsidR="008D6188" w:rsidRPr="008D6188">
              <w:rPr>
                <w:b/>
              </w:rPr>
              <w:t>:</w:t>
            </w:r>
            <w:r w:rsidR="008D6188">
              <w:t xml:space="preserve"> Lab Manual – p.205-208, Initiated in Lab and uploaded to Canvas, </w:t>
            </w:r>
            <w:r w:rsidR="008D6188" w:rsidRPr="008D6188">
              <w:rPr>
                <w:b/>
              </w:rPr>
              <w:t>Due July 1</w:t>
            </w:r>
            <w:r w:rsidR="008D6188" w:rsidRPr="008D6188">
              <w:rPr>
                <w:b/>
                <w:vertAlign w:val="superscript"/>
              </w:rPr>
              <w:t>st</w:t>
            </w:r>
            <w:r w:rsidR="008D6188" w:rsidRPr="008D6188">
              <w:rPr>
                <w:b/>
              </w:rPr>
              <w:t>, by 5pm</w:t>
            </w:r>
          </w:p>
        </w:tc>
        <w:tc>
          <w:tcPr>
            <w:tcW w:w="1890" w:type="dxa"/>
          </w:tcPr>
          <w:p w:rsidR="00017418" w:rsidRPr="008F6BCF" w:rsidRDefault="00017418" w:rsidP="004E422E"/>
        </w:tc>
        <w:tc>
          <w:tcPr>
            <w:tcW w:w="2853" w:type="dxa"/>
          </w:tcPr>
          <w:p w:rsidR="003005FF" w:rsidRDefault="003005FF" w:rsidP="003005FF">
            <w:pPr>
              <w:jc w:val="center"/>
              <w:rPr>
                <w:b/>
              </w:rPr>
            </w:pPr>
            <w:r>
              <w:rPr>
                <w:b/>
              </w:rPr>
              <w:t>Week 7</w:t>
            </w:r>
          </w:p>
          <w:p w:rsidR="009B5521" w:rsidRPr="007F09D1" w:rsidRDefault="007F09D1" w:rsidP="00184B1A">
            <w:pPr>
              <w:rPr>
                <w:b/>
              </w:rPr>
            </w:pPr>
            <w:r w:rsidRPr="007F09D1">
              <w:rPr>
                <w:b/>
              </w:rPr>
              <w:t>June 29</w:t>
            </w:r>
            <w:r w:rsidRPr="007F09D1">
              <w:rPr>
                <w:b/>
                <w:vertAlign w:val="superscript"/>
              </w:rPr>
              <w:t>th</w:t>
            </w:r>
            <w:r w:rsidRPr="007F09D1">
              <w:rPr>
                <w:b/>
              </w:rPr>
              <w:t>: 1:00-5:00pm</w:t>
            </w:r>
          </w:p>
          <w:p w:rsidR="007F09D1" w:rsidRDefault="007F09D1" w:rsidP="00184B1A">
            <w:r>
              <w:t>Musculoskeletal Assessment</w:t>
            </w:r>
          </w:p>
          <w:p w:rsidR="002903DD" w:rsidRDefault="002903DD" w:rsidP="00184B1A"/>
          <w:p w:rsidR="003B5107" w:rsidRDefault="003B5107" w:rsidP="00184B1A"/>
          <w:p w:rsidR="00A14916" w:rsidRPr="001F5BD7" w:rsidRDefault="00A14916" w:rsidP="00A14916">
            <w:r w:rsidRPr="001F5BD7">
              <w:t>Session 1: 1:00pm-2:55pm</w:t>
            </w:r>
          </w:p>
          <w:p w:rsidR="00A14916" w:rsidRDefault="00A14916" w:rsidP="00A14916">
            <w:r w:rsidRPr="001F5BD7">
              <w:t xml:space="preserve">   Clinical Groups: </w:t>
            </w:r>
          </w:p>
          <w:p w:rsidR="00A14916" w:rsidRPr="001F5BD7" w:rsidRDefault="00A14916" w:rsidP="00A14916">
            <w:r>
              <w:t xml:space="preserve">           1-</w:t>
            </w:r>
            <w:r w:rsidRPr="001F5BD7">
              <w:t xml:space="preserve">1, </w:t>
            </w:r>
            <w:r>
              <w:t>1-</w:t>
            </w:r>
            <w:r w:rsidRPr="001F5BD7">
              <w:t xml:space="preserve">2, </w:t>
            </w:r>
            <w:r>
              <w:t>1-</w:t>
            </w:r>
            <w:r w:rsidRPr="001F5BD7">
              <w:t>3</w:t>
            </w:r>
          </w:p>
          <w:p w:rsidR="00A14916" w:rsidRPr="001F5BD7" w:rsidRDefault="00A14916" w:rsidP="00A14916">
            <w:r w:rsidRPr="001F5BD7">
              <w:t>Session 2: 3:05pm-5:00pm</w:t>
            </w:r>
          </w:p>
          <w:p w:rsidR="00A14916" w:rsidRDefault="00A14916" w:rsidP="00A14916">
            <w:r w:rsidRPr="001F5BD7">
              <w:t xml:space="preserve">   Clinical Groups: </w:t>
            </w:r>
          </w:p>
          <w:p w:rsidR="002903DD" w:rsidRPr="008F6BCF" w:rsidRDefault="00A14916" w:rsidP="003B5107">
            <w:r>
              <w:t xml:space="preserve">            1-</w:t>
            </w:r>
            <w:r w:rsidRPr="001F5BD7">
              <w:t xml:space="preserve">4, </w:t>
            </w:r>
            <w:r>
              <w:t>1-</w:t>
            </w:r>
            <w:r w:rsidRPr="001F5BD7">
              <w:t>5 ,</w:t>
            </w:r>
            <w:r>
              <w:t xml:space="preserve"> 1-</w:t>
            </w:r>
            <w:r w:rsidRPr="001F5BD7">
              <w:t>6</w:t>
            </w:r>
          </w:p>
        </w:tc>
      </w:tr>
    </w:tbl>
    <w:p w:rsidR="00057D2C" w:rsidRDefault="00057D2C"/>
    <w:p w:rsidR="003B5107" w:rsidRDefault="003B5107"/>
    <w:tbl>
      <w:tblPr>
        <w:tblW w:w="13473" w:type="dxa"/>
        <w:tblInd w:w="-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525"/>
        <w:gridCol w:w="3425"/>
        <w:gridCol w:w="3780"/>
        <w:gridCol w:w="1890"/>
        <w:gridCol w:w="2853"/>
      </w:tblGrid>
      <w:tr w:rsidR="009B5521" w:rsidRPr="008F6BCF" w:rsidTr="00032936">
        <w:tc>
          <w:tcPr>
            <w:tcW w:w="1525" w:type="dxa"/>
          </w:tcPr>
          <w:p w:rsidR="007F09D1" w:rsidRPr="00814063" w:rsidRDefault="007F09D1" w:rsidP="007F09D1">
            <w:pPr>
              <w:rPr>
                <w:b/>
              </w:rPr>
            </w:pPr>
            <w:r w:rsidRPr="00814063">
              <w:rPr>
                <w:b/>
              </w:rPr>
              <w:t>Week 8:</w:t>
            </w:r>
            <w:r w:rsidR="009B5521" w:rsidRPr="00814063">
              <w:rPr>
                <w:b/>
              </w:rPr>
              <w:t xml:space="preserve"> </w:t>
            </w:r>
          </w:p>
          <w:p w:rsidR="009B5521" w:rsidRDefault="007F09D1" w:rsidP="007F09D1">
            <w:r>
              <w:t xml:space="preserve">July </w:t>
            </w:r>
            <w:r w:rsidR="009B5521">
              <w:t>4</w:t>
            </w:r>
            <w:r>
              <w:t xml:space="preserve"> – 8</w:t>
            </w:r>
          </w:p>
          <w:p w:rsidR="007F09D1" w:rsidRDefault="007F09D1" w:rsidP="007F09D1"/>
          <w:p w:rsidR="007F09D1" w:rsidRDefault="007F09D1" w:rsidP="007F09D1">
            <w:r>
              <w:t xml:space="preserve">Open: </w:t>
            </w:r>
          </w:p>
          <w:p w:rsidR="007F09D1" w:rsidRPr="008F6BCF" w:rsidRDefault="00F61AD4" w:rsidP="007F09D1">
            <w:r>
              <w:t>June</w:t>
            </w:r>
            <w:r w:rsidR="00DE5BA7">
              <w:t xml:space="preserve"> 30</w:t>
            </w:r>
            <w:r w:rsidR="00DE5BA7" w:rsidRPr="00DE5BA7">
              <w:rPr>
                <w:vertAlign w:val="superscript"/>
              </w:rPr>
              <w:t>th</w:t>
            </w:r>
            <w:r w:rsidR="00DE5BA7">
              <w:t xml:space="preserve"> </w:t>
            </w:r>
            <w:r w:rsidR="007F09D1">
              <w:t xml:space="preserve"> </w:t>
            </w:r>
          </w:p>
        </w:tc>
        <w:tc>
          <w:tcPr>
            <w:tcW w:w="3425" w:type="dxa"/>
          </w:tcPr>
          <w:p w:rsidR="009B5521" w:rsidRDefault="007F09D1" w:rsidP="00184B1A">
            <w:r>
              <w:t>Neurological Assessment</w:t>
            </w:r>
          </w:p>
          <w:p w:rsidR="008D6188" w:rsidRDefault="008D6188" w:rsidP="00184B1A">
            <w:r>
              <w:t>Mental Status Assessment</w:t>
            </w:r>
          </w:p>
          <w:p w:rsidR="003B4C14" w:rsidRDefault="003B4C14" w:rsidP="00184B1A"/>
          <w:p w:rsidR="003B4C14" w:rsidRDefault="003B4C14" w:rsidP="003B4C14">
            <w:pPr>
              <w:rPr>
                <w:b/>
                <w:color w:val="1F497D" w:themeColor="text2"/>
              </w:rPr>
            </w:pPr>
            <w:r>
              <w:rPr>
                <w:b/>
                <w:color w:val="1F497D" w:themeColor="text2"/>
              </w:rPr>
              <w:t>Shadow Health Assignment #7</w:t>
            </w:r>
            <w:r w:rsidRPr="0002499A">
              <w:rPr>
                <w:b/>
                <w:color w:val="1F497D" w:themeColor="text2"/>
              </w:rPr>
              <w:t>: Health History</w:t>
            </w:r>
          </w:p>
          <w:p w:rsidR="00691084" w:rsidRDefault="00691084" w:rsidP="003B4C14">
            <w:pPr>
              <w:rPr>
                <w:b/>
                <w:color w:val="1F497D" w:themeColor="text2"/>
              </w:rPr>
            </w:pPr>
            <w:r>
              <w:rPr>
                <w:b/>
                <w:color w:val="1F497D" w:themeColor="text2"/>
              </w:rPr>
              <w:t>Shadow Health Assignment #8:</w:t>
            </w:r>
          </w:p>
          <w:p w:rsidR="00691084" w:rsidRPr="0002499A" w:rsidRDefault="00691084" w:rsidP="003B4C14">
            <w:pPr>
              <w:rPr>
                <w:b/>
                <w:color w:val="1F497D" w:themeColor="text2"/>
              </w:rPr>
            </w:pPr>
            <w:r>
              <w:rPr>
                <w:b/>
                <w:color w:val="1F497D" w:themeColor="text2"/>
              </w:rPr>
              <w:t>Neurological</w:t>
            </w:r>
          </w:p>
          <w:p w:rsidR="003B4C14" w:rsidRPr="008F6BCF" w:rsidRDefault="003B4C14" w:rsidP="0051241A">
            <w:r w:rsidRPr="007F09D1">
              <w:rPr>
                <w:b/>
                <w:color w:val="1F497D" w:themeColor="text2"/>
              </w:rPr>
              <w:t xml:space="preserve">Due </w:t>
            </w:r>
            <w:r w:rsidR="0051241A">
              <w:rPr>
                <w:b/>
                <w:color w:val="1F497D" w:themeColor="text2"/>
              </w:rPr>
              <w:t xml:space="preserve">July </w:t>
            </w:r>
            <w:r w:rsidR="0051241A" w:rsidRPr="0051241A">
              <w:rPr>
                <w:b/>
                <w:color w:val="1F497D" w:themeColor="text2"/>
              </w:rPr>
              <w:t>6</w:t>
            </w:r>
            <w:r w:rsidR="0051241A" w:rsidRPr="0051241A">
              <w:rPr>
                <w:b/>
                <w:color w:val="1F497D" w:themeColor="text2"/>
                <w:vertAlign w:val="superscript"/>
              </w:rPr>
              <w:t>th</w:t>
            </w:r>
            <w:r w:rsidR="0051241A" w:rsidRPr="0051241A">
              <w:rPr>
                <w:b/>
                <w:color w:val="1F497D" w:themeColor="text2"/>
              </w:rPr>
              <w:t xml:space="preserve"> </w:t>
            </w:r>
            <w:r w:rsidRPr="0051241A">
              <w:rPr>
                <w:b/>
                <w:color w:val="1F497D" w:themeColor="text2"/>
              </w:rPr>
              <w:t xml:space="preserve">by </w:t>
            </w:r>
            <w:r w:rsidR="0051241A" w:rsidRPr="0051241A">
              <w:rPr>
                <w:b/>
                <w:color w:val="1F497D" w:themeColor="text2"/>
              </w:rPr>
              <w:t>12</w:t>
            </w:r>
            <w:r w:rsidRPr="0051241A">
              <w:rPr>
                <w:b/>
                <w:color w:val="1F497D" w:themeColor="text2"/>
              </w:rPr>
              <w:t xml:space="preserve"> pm</w:t>
            </w:r>
          </w:p>
        </w:tc>
        <w:tc>
          <w:tcPr>
            <w:tcW w:w="3780" w:type="dxa"/>
          </w:tcPr>
          <w:p w:rsidR="009B5521" w:rsidRDefault="008D6188" w:rsidP="00184B1A">
            <w:r>
              <w:t>Jarvis: Ch. 5, 23</w:t>
            </w:r>
          </w:p>
          <w:p w:rsidR="008D6188" w:rsidRDefault="008D6188" w:rsidP="00184B1A">
            <w:r>
              <w:t>Jarvis Lab Manual: Ch. 5 (p.</w:t>
            </w:r>
            <w:r w:rsidR="00302595">
              <w:t>37-42</w:t>
            </w:r>
            <w:r>
              <w:t xml:space="preserve">), 23 (p.209-217) </w:t>
            </w:r>
            <w:r w:rsidRPr="00302595">
              <w:rPr>
                <w:i/>
              </w:rPr>
              <w:t>– done before NRC lab time</w:t>
            </w:r>
          </w:p>
          <w:p w:rsidR="008D6188" w:rsidRDefault="008D6188" w:rsidP="00184B1A"/>
          <w:p w:rsidR="008D6188" w:rsidRPr="008F6BCF" w:rsidRDefault="00474799" w:rsidP="00184B1A">
            <w:r>
              <w:rPr>
                <w:b/>
              </w:rPr>
              <w:t xml:space="preserve">Lab </w:t>
            </w:r>
            <w:r w:rsidR="008D6188" w:rsidRPr="00302595">
              <w:rPr>
                <w:b/>
              </w:rPr>
              <w:t>Assignment</w:t>
            </w:r>
            <w:r>
              <w:rPr>
                <w:b/>
              </w:rPr>
              <w:t xml:space="preserve"> #8</w:t>
            </w:r>
            <w:r w:rsidR="008D6188" w:rsidRPr="00302595">
              <w:rPr>
                <w:b/>
              </w:rPr>
              <w:t>:</w:t>
            </w:r>
            <w:r w:rsidR="008D6188">
              <w:t xml:space="preserve"> Lab Manual – p. </w:t>
            </w:r>
            <w:r w:rsidR="00302595">
              <w:t>43-44</w:t>
            </w:r>
            <w:r w:rsidR="008D6188">
              <w:t>, p.219-221</w:t>
            </w:r>
            <w:r w:rsidR="00302595">
              <w:t xml:space="preserve">, Initiated in Lab and uploaded to Canvas, </w:t>
            </w:r>
            <w:r w:rsidR="00302595" w:rsidRPr="00302595">
              <w:rPr>
                <w:b/>
              </w:rPr>
              <w:t>Due July 8</w:t>
            </w:r>
            <w:r w:rsidR="00302595" w:rsidRPr="00302595">
              <w:rPr>
                <w:b/>
                <w:vertAlign w:val="superscript"/>
              </w:rPr>
              <w:t>th</w:t>
            </w:r>
            <w:r w:rsidR="00302595" w:rsidRPr="00302595">
              <w:rPr>
                <w:b/>
              </w:rPr>
              <w:t>, by 5pm</w:t>
            </w:r>
          </w:p>
        </w:tc>
        <w:tc>
          <w:tcPr>
            <w:tcW w:w="1890" w:type="dxa"/>
          </w:tcPr>
          <w:p w:rsidR="009B5521" w:rsidRPr="00FC742D" w:rsidRDefault="007F09D1" w:rsidP="00184B1A">
            <w:pPr>
              <w:rPr>
                <w:b/>
                <w:color w:val="FF0000"/>
              </w:rPr>
            </w:pPr>
            <w:r w:rsidRPr="00FC742D">
              <w:rPr>
                <w:b/>
                <w:color w:val="FF0000"/>
              </w:rPr>
              <w:t>Exam 3:</w:t>
            </w:r>
          </w:p>
          <w:p w:rsidR="00A23923" w:rsidRPr="00FC742D" w:rsidRDefault="00A23923" w:rsidP="00184B1A">
            <w:pPr>
              <w:rPr>
                <w:b/>
                <w:bCs/>
              </w:rPr>
            </w:pPr>
            <w:r w:rsidRPr="00FC742D">
              <w:rPr>
                <w:b/>
                <w:bCs/>
              </w:rPr>
              <w:t>Wednesday, July 6</w:t>
            </w:r>
            <w:r w:rsidRPr="00FC742D">
              <w:rPr>
                <w:b/>
                <w:bCs/>
                <w:vertAlign w:val="superscript"/>
              </w:rPr>
              <w:t>th</w:t>
            </w:r>
            <w:r w:rsidRPr="00FC742D">
              <w:rPr>
                <w:b/>
                <w:bCs/>
              </w:rPr>
              <w:t xml:space="preserve">, </w:t>
            </w:r>
          </w:p>
          <w:p w:rsidR="00A23923" w:rsidRPr="00FC742D" w:rsidRDefault="00A23923" w:rsidP="00184B1A">
            <w:pPr>
              <w:rPr>
                <w:b/>
                <w:bCs/>
              </w:rPr>
            </w:pPr>
            <w:r w:rsidRPr="00FC742D">
              <w:rPr>
                <w:b/>
                <w:bCs/>
              </w:rPr>
              <w:t xml:space="preserve">1:00pm – 2:00pm </w:t>
            </w:r>
          </w:p>
          <w:p w:rsidR="00010565" w:rsidRPr="00A23923" w:rsidRDefault="00A23923" w:rsidP="00184B1A">
            <w:pPr>
              <w:rPr>
                <w:b/>
                <w:bCs/>
                <w:color w:val="FF0000"/>
                <w:sz w:val="22"/>
                <w:szCs w:val="22"/>
              </w:rPr>
            </w:pPr>
            <w:r w:rsidRPr="00FC742D">
              <w:rPr>
                <w:b/>
                <w:bCs/>
                <w:color w:val="FF0000"/>
              </w:rPr>
              <w:t>(Room #G-101)</w:t>
            </w:r>
          </w:p>
        </w:tc>
        <w:tc>
          <w:tcPr>
            <w:tcW w:w="2853" w:type="dxa"/>
          </w:tcPr>
          <w:p w:rsidR="003005FF" w:rsidRDefault="003005FF" w:rsidP="003005FF">
            <w:pPr>
              <w:jc w:val="center"/>
              <w:rPr>
                <w:b/>
              </w:rPr>
            </w:pPr>
            <w:r>
              <w:rPr>
                <w:b/>
              </w:rPr>
              <w:t>Week 8</w:t>
            </w:r>
          </w:p>
          <w:p w:rsidR="007F09D1" w:rsidRPr="007F09D1" w:rsidRDefault="007F09D1" w:rsidP="00184B1A">
            <w:pPr>
              <w:rPr>
                <w:b/>
              </w:rPr>
            </w:pPr>
            <w:r w:rsidRPr="007F09D1">
              <w:rPr>
                <w:b/>
              </w:rPr>
              <w:t>July 6</w:t>
            </w:r>
            <w:r w:rsidRPr="007F09D1">
              <w:rPr>
                <w:b/>
                <w:vertAlign w:val="superscript"/>
              </w:rPr>
              <w:t>th</w:t>
            </w:r>
            <w:r>
              <w:rPr>
                <w:b/>
              </w:rPr>
              <w:t xml:space="preserve">: </w:t>
            </w:r>
            <w:r w:rsidR="00A23923">
              <w:rPr>
                <w:b/>
              </w:rPr>
              <w:t>2</w:t>
            </w:r>
            <w:r>
              <w:rPr>
                <w:b/>
              </w:rPr>
              <w:t>:00</w:t>
            </w:r>
            <w:r w:rsidR="00A23923">
              <w:rPr>
                <w:b/>
              </w:rPr>
              <w:t>-6</w:t>
            </w:r>
            <w:r w:rsidRPr="007F09D1">
              <w:rPr>
                <w:b/>
              </w:rPr>
              <w:t>:00pm</w:t>
            </w:r>
          </w:p>
          <w:p w:rsidR="009B5521" w:rsidRDefault="007F09D1" w:rsidP="00184B1A">
            <w:r>
              <w:t>Neurological Assessment</w:t>
            </w:r>
          </w:p>
          <w:p w:rsidR="008D6188" w:rsidRDefault="008D6188" w:rsidP="00184B1A">
            <w:r>
              <w:t>Mental Status Assessment</w:t>
            </w:r>
          </w:p>
          <w:p w:rsidR="002903DD" w:rsidRDefault="002903DD" w:rsidP="00184B1A"/>
          <w:p w:rsidR="003B5107" w:rsidRDefault="003B5107" w:rsidP="00184B1A"/>
          <w:p w:rsidR="00A14916" w:rsidRPr="001F5BD7" w:rsidRDefault="00A14916" w:rsidP="00A14916">
            <w:r w:rsidRPr="001F5BD7">
              <w:t>Session 1: 1:00pm-2:55pm</w:t>
            </w:r>
          </w:p>
          <w:p w:rsidR="00A14916" w:rsidRDefault="00A14916" w:rsidP="00A14916">
            <w:r w:rsidRPr="001F5BD7">
              <w:t xml:space="preserve">   Clinical Groups: </w:t>
            </w:r>
          </w:p>
          <w:p w:rsidR="00A14916" w:rsidRPr="001F5BD7" w:rsidRDefault="00A14916" w:rsidP="00A14916">
            <w:r>
              <w:t xml:space="preserve">           1-</w:t>
            </w:r>
            <w:r w:rsidRPr="001F5BD7">
              <w:t xml:space="preserve">1, </w:t>
            </w:r>
            <w:r>
              <w:t>1-</w:t>
            </w:r>
            <w:r w:rsidRPr="001F5BD7">
              <w:t xml:space="preserve">2, </w:t>
            </w:r>
            <w:r>
              <w:t>1-</w:t>
            </w:r>
            <w:r w:rsidRPr="001F5BD7">
              <w:t>3</w:t>
            </w:r>
          </w:p>
          <w:p w:rsidR="00A14916" w:rsidRPr="001F5BD7" w:rsidRDefault="00A14916" w:rsidP="00A14916">
            <w:r w:rsidRPr="001F5BD7">
              <w:t>Session 2: 3:05pm-5:00pm</w:t>
            </w:r>
          </w:p>
          <w:p w:rsidR="00A14916" w:rsidRDefault="00A14916" w:rsidP="00A14916">
            <w:r w:rsidRPr="001F5BD7">
              <w:t xml:space="preserve">   Clinical Groups: </w:t>
            </w:r>
          </w:p>
          <w:p w:rsidR="003B5107" w:rsidRDefault="00A14916" w:rsidP="003B5107">
            <w:r>
              <w:t xml:space="preserve">            1-</w:t>
            </w:r>
            <w:r w:rsidRPr="001F5BD7">
              <w:t xml:space="preserve">4, </w:t>
            </w:r>
            <w:r>
              <w:t>1-</w:t>
            </w:r>
            <w:r w:rsidRPr="001F5BD7">
              <w:t>5 ,</w:t>
            </w:r>
            <w:r>
              <w:t xml:space="preserve"> 1-</w:t>
            </w:r>
            <w:r w:rsidRPr="001F5BD7">
              <w:t>6</w:t>
            </w:r>
          </w:p>
          <w:p w:rsidR="002903DD" w:rsidRPr="008F6BCF" w:rsidRDefault="003B5107" w:rsidP="003B5107">
            <w:r>
              <w:t>*Note different times</w:t>
            </w:r>
          </w:p>
        </w:tc>
      </w:tr>
    </w:tbl>
    <w:p w:rsidR="003B5107" w:rsidRDefault="003B5107"/>
    <w:p w:rsidR="007D08FB" w:rsidRDefault="007D08FB"/>
    <w:p w:rsidR="007D08FB" w:rsidRDefault="007D08FB"/>
    <w:p w:rsidR="000D1C35" w:rsidRDefault="000D1C35"/>
    <w:tbl>
      <w:tblPr>
        <w:tblW w:w="13473" w:type="dxa"/>
        <w:tblInd w:w="-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525"/>
        <w:gridCol w:w="3425"/>
        <w:gridCol w:w="3780"/>
        <w:gridCol w:w="1890"/>
        <w:gridCol w:w="2853"/>
      </w:tblGrid>
      <w:tr w:rsidR="009B5521" w:rsidRPr="008F6BCF" w:rsidTr="00032936">
        <w:tc>
          <w:tcPr>
            <w:tcW w:w="1525" w:type="dxa"/>
          </w:tcPr>
          <w:p w:rsidR="009B5521" w:rsidRPr="00814063" w:rsidRDefault="007F09D1" w:rsidP="007F09D1">
            <w:pPr>
              <w:rPr>
                <w:b/>
              </w:rPr>
            </w:pPr>
            <w:r w:rsidRPr="00814063">
              <w:rPr>
                <w:b/>
              </w:rPr>
              <w:t xml:space="preserve">Week 9: </w:t>
            </w:r>
          </w:p>
          <w:p w:rsidR="007F09D1" w:rsidRDefault="007F09D1" w:rsidP="007F09D1">
            <w:r>
              <w:t>July 11 – 15</w:t>
            </w:r>
          </w:p>
          <w:p w:rsidR="007F09D1" w:rsidRDefault="007F09D1" w:rsidP="007F09D1"/>
          <w:p w:rsidR="007F09D1" w:rsidRDefault="007F09D1" w:rsidP="007F09D1">
            <w:r>
              <w:t xml:space="preserve">Open: </w:t>
            </w:r>
          </w:p>
          <w:p w:rsidR="007F09D1" w:rsidRPr="008F6BCF" w:rsidRDefault="00DE5BA7" w:rsidP="007F09D1">
            <w:r>
              <w:t>July 7</w:t>
            </w:r>
            <w:r w:rsidR="007F09D1" w:rsidRPr="007F09D1">
              <w:rPr>
                <w:vertAlign w:val="superscript"/>
              </w:rPr>
              <w:t>th</w:t>
            </w:r>
            <w:r w:rsidR="007F09D1">
              <w:t xml:space="preserve"> </w:t>
            </w:r>
          </w:p>
        </w:tc>
        <w:tc>
          <w:tcPr>
            <w:tcW w:w="3425" w:type="dxa"/>
          </w:tcPr>
          <w:p w:rsidR="009B5521" w:rsidRDefault="008037AD" w:rsidP="00184B1A">
            <w:r>
              <w:t>Pregnant Woman Assessment</w:t>
            </w:r>
          </w:p>
          <w:p w:rsidR="008037AD" w:rsidRDefault="008037AD" w:rsidP="00184B1A">
            <w:r>
              <w:t>Assessment of the Post-Partum Woman</w:t>
            </w:r>
          </w:p>
          <w:p w:rsidR="008037AD" w:rsidRPr="008F6BCF" w:rsidRDefault="008037AD" w:rsidP="00184B1A">
            <w:r>
              <w:t>Assessment of the Neonate</w:t>
            </w:r>
          </w:p>
        </w:tc>
        <w:tc>
          <w:tcPr>
            <w:tcW w:w="3780" w:type="dxa"/>
          </w:tcPr>
          <w:p w:rsidR="009B5521" w:rsidRDefault="005655FD" w:rsidP="00184B1A">
            <w:r>
              <w:t>Jarvis: Ch. 30</w:t>
            </w:r>
          </w:p>
          <w:p w:rsidR="005655FD" w:rsidRDefault="005655FD" w:rsidP="00184B1A">
            <w:r>
              <w:t xml:space="preserve">Jarvis Lab Manual: Ch. </w:t>
            </w:r>
            <w:r w:rsidR="009535D8">
              <w:t>30 (p.281-296</w:t>
            </w:r>
            <w:r w:rsidR="00BE6B81">
              <w:t xml:space="preserve">) </w:t>
            </w:r>
            <w:r w:rsidR="00BE6B81" w:rsidRPr="00BE6B81">
              <w:rPr>
                <w:i/>
              </w:rPr>
              <w:t>– done before NRC lab time</w:t>
            </w:r>
          </w:p>
          <w:p w:rsidR="00BE6B81" w:rsidRDefault="00BE6B81" w:rsidP="00184B1A"/>
          <w:p w:rsidR="00BE6B81" w:rsidRPr="008F6BCF" w:rsidRDefault="00BE6B81" w:rsidP="00184B1A">
            <w:r w:rsidRPr="00BE6B81">
              <w:rPr>
                <w:b/>
              </w:rPr>
              <w:t>Assignment:</w:t>
            </w:r>
            <w:r w:rsidR="009535D8">
              <w:t xml:space="preserve"> None</w:t>
            </w:r>
          </w:p>
        </w:tc>
        <w:tc>
          <w:tcPr>
            <w:tcW w:w="1890" w:type="dxa"/>
          </w:tcPr>
          <w:p w:rsidR="009B5521" w:rsidRPr="008F6BCF" w:rsidRDefault="009B5521" w:rsidP="00184B1A"/>
        </w:tc>
        <w:tc>
          <w:tcPr>
            <w:tcW w:w="2853" w:type="dxa"/>
          </w:tcPr>
          <w:p w:rsidR="003005FF" w:rsidRDefault="003005FF" w:rsidP="003005FF">
            <w:pPr>
              <w:jc w:val="center"/>
              <w:rPr>
                <w:b/>
              </w:rPr>
            </w:pPr>
            <w:r>
              <w:rPr>
                <w:b/>
              </w:rPr>
              <w:t>Week 9</w:t>
            </w:r>
          </w:p>
          <w:p w:rsidR="009B5521" w:rsidRPr="00DE5BA7" w:rsidRDefault="00DE5BA7" w:rsidP="00184B1A">
            <w:pPr>
              <w:rPr>
                <w:b/>
              </w:rPr>
            </w:pPr>
            <w:r w:rsidRPr="00DE5BA7">
              <w:rPr>
                <w:b/>
              </w:rPr>
              <w:t>July 13</w:t>
            </w:r>
            <w:r w:rsidRPr="00DE5BA7">
              <w:rPr>
                <w:b/>
                <w:vertAlign w:val="superscript"/>
              </w:rPr>
              <w:t>th</w:t>
            </w:r>
            <w:r w:rsidRPr="00DE5BA7">
              <w:rPr>
                <w:b/>
              </w:rPr>
              <w:t>: 1:00-5:00pm</w:t>
            </w:r>
          </w:p>
          <w:p w:rsidR="00DE5BA7" w:rsidRDefault="00DE5BA7" w:rsidP="00184B1A">
            <w:r>
              <w:t>Pregnant Woman Assessment</w:t>
            </w:r>
          </w:p>
          <w:p w:rsidR="00DE5BA7" w:rsidRDefault="00DE5BA7" w:rsidP="00184B1A">
            <w:r>
              <w:t>Assessment of the Post-Partum Woman</w:t>
            </w:r>
          </w:p>
          <w:p w:rsidR="00DE5BA7" w:rsidRDefault="00DE5BA7" w:rsidP="00184B1A">
            <w:r>
              <w:t>Assessment of the Neonate</w:t>
            </w:r>
          </w:p>
          <w:p w:rsidR="002903DD" w:rsidRDefault="002903DD" w:rsidP="00184B1A"/>
          <w:p w:rsidR="003B5107" w:rsidRDefault="003B5107" w:rsidP="00184B1A"/>
          <w:p w:rsidR="00A14916" w:rsidRPr="001F5BD7" w:rsidRDefault="00A14916" w:rsidP="00A14916">
            <w:r w:rsidRPr="001F5BD7">
              <w:t>Session 1: 1:00pm-2:55pm</w:t>
            </w:r>
          </w:p>
          <w:p w:rsidR="00A14916" w:rsidRDefault="00A14916" w:rsidP="00A14916">
            <w:r w:rsidRPr="001F5BD7">
              <w:t xml:space="preserve">   Clinical Groups: </w:t>
            </w:r>
          </w:p>
          <w:p w:rsidR="00A14916" w:rsidRPr="001F5BD7" w:rsidRDefault="00A14916" w:rsidP="00A14916">
            <w:r>
              <w:t xml:space="preserve">           1-</w:t>
            </w:r>
            <w:r w:rsidRPr="001F5BD7">
              <w:t xml:space="preserve">1, </w:t>
            </w:r>
            <w:r>
              <w:t>1-</w:t>
            </w:r>
            <w:r w:rsidRPr="001F5BD7">
              <w:t xml:space="preserve">2, </w:t>
            </w:r>
            <w:r>
              <w:t>1-</w:t>
            </w:r>
            <w:r w:rsidRPr="001F5BD7">
              <w:t>3</w:t>
            </w:r>
          </w:p>
          <w:p w:rsidR="00A14916" w:rsidRPr="001F5BD7" w:rsidRDefault="00A14916" w:rsidP="00A14916">
            <w:r w:rsidRPr="001F5BD7">
              <w:t>Session 2: 3:05pm-5:00pm</w:t>
            </w:r>
          </w:p>
          <w:p w:rsidR="00A14916" w:rsidRDefault="00A14916" w:rsidP="00A14916">
            <w:r w:rsidRPr="001F5BD7">
              <w:t xml:space="preserve">   Clinical Groups: </w:t>
            </w:r>
          </w:p>
          <w:p w:rsidR="002903DD" w:rsidRPr="008F6BCF" w:rsidRDefault="00A14916" w:rsidP="003B5107">
            <w:r>
              <w:t xml:space="preserve">            1-</w:t>
            </w:r>
            <w:r w:rsidRPr="001F5BD7">
              <w:t xml:space="preserve">4, </w:t>
            </w:r>
            <w:r>
              <w:t>1-</w:t>
            </w:r>
            <w:r w:rsidRPr="001F5BD7">
              <w:t>5 ,</w:t>
            </w:r>
            <w:r>
              <w:t xml:space="preserve"> 1-</w:t>
            </w:r>
            <w:r w:rsidRPr="001F5BD7">
              <w:t>6</w:t>
            </w:r>
          </w:p>
        </w:tc>
      </w:tr>
    </w:tbl>
    <w:p w:rsidR="003B5107" w:rsidRDefault="003B5107"/>
    <w:p w:rsidR="003B5107" w:rsidRDefault="003B5107"/>
    <w:tbl>
      <w:tblPr>
        <w:tblW w:w="13473" w:type="dxa"/>
        <w:tblInd w:w="-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525"/>
        <w:gridCol w:w="3425"/>
        <w:gridCol w:w="3780"/>
        <w:gridCol w:w="1890"/>
        <w:gridCol w:w="2853"/>
      </w:tblGrid>
      <w:tr w:rsidR="009B5521" w:rsidRPr="008F6BCF" w:rsidTr="00032936">
        <w:tc>
          <w:tcPr>
            <w:tcW w:w="1525" w:type="dxa"/>
          </w:tcPr>
          <w:p w:rsidR="007F09D1" w:rsidRDefault="007F09D1" w:rsidP="007F09D1">
            <w:r w:rsidRPr="00814063">
              <w:rPr>
                <w:b/>
              </w:rPr>
              <w:t>Week 10:</w:t>
            </w:r>
            <w:r w:rsidR="009B5521">
              <w:t xml:space="preserve"> </w:t>
            </w:r>
            <w:r>
              <w:t xml:space="preserve">July </w:t>
            </w:r>
            <w:r w:rsidR="009B5521">
              <w:t>18</w:t>
            </w:r>
            <w:r>
              <w:t xml:space="preserve"> – 22</w:t>
            </w:r>
          </w:p>
          <w:p w:rsidR="007F09D1" w:rsidRDefault="007F09D1" w:rsidP="007F09D1"/>
          <w:p w:rsidR="007F09D1" w:rsidRDefault="007F09D1" w:rsidP="007F09D1">
            <w:r>
              <w:t>Open:</w:t>
            </w:r>
          </w:p>
          <w:p w:rsidR="007F09D1" w:rsidRPr="008F6BCF" w:rsidRDefault="00DE5BA7" w:rsidP="007F09D1">
            <w:r>
              <w:t>July14</w:t>
            </w:r>
            <w:r w:rsidR="007F09D1" w:rsidRPr="007F09D1">
              <w:rPr>
                <w:vertAlign w:val="superscript"/>
              </w:rPr>
              <w:t>th</w:t>
            </w:r>
            <w:r w:rsidR="007F09D1">
              <w:t xml:space="preserve"> </w:t>
            </w:r>
          </w:p>
        </w:tc>
        <w:tc>
          <w:tcPr>
            <w:tcW w:w="3425" w:type="dxa"/>
          </w:tcPr>
          <w:p w:rsidR="009B5521" w:rsidRDefault="003A3785" w:rsidP="00184B1A">
            <w:r>
              <w:t>Pediatric Assessment</w:t>
            </w:r>
          </w:p>
          <w:p w:rsidR="003A3785" w:rsidRDefault="003A3785" w:rsidP="00184B1A">
            <w:r>
              <w:t>Growth and Development</w:t>
            </w:r>
          </w:p>
          <w:p w:rsidR="00441D78" w:rsidRDefault="00441D78" w:rsidP="00184B1A"/>
          <w:p w:rsidR="00441D78" w:rsidRPr="008F6BCF" w:rsidRDefault="00441D78" w:rsidP="00184B1A"/>
        </w:tc>
        <w:tc>
          <w:tcPr>
            <w:tcW w:w="3780" w:type="dxa"/>
          </w:tcPr>
          <w:p w:rsidR="009B5521" w:rsidRDefault="009535D8" w:rsidP="00184B1A">
            <w:r>
              <w:t>Jarvis: Ch. 28</w:t>
            </w:r>
          </w:p>
          <w:p w:rsidR="009535D8" w:rsidRDefault="009535D8" w:rsidP="00184B1A">
            <w:r>
              <w:t xml:space="preserve">Jarvis lab Manual: Ch. 28 (p.265-274) </w:t>
            </w:r>
            <w:r w:rsidRPr="009535D8">
              <w:rPr>
                <w:i/>
              </w:rPr>
              <w:t>– done before NRC lab time</w:t>
            </w:r>
          </w:p>
          <w:p w:rsidR="00B804E5" w:rsidRDefault="00B804E5" w:rsidP="00184B1A"/>
          <w:p w:rsidR="00B804E5" w:rsidRPr="00B804E5" w:rsidRDefault="00B804E5" w:rsidP="00184B1A">
            <w:r w:rsidRPr="00B804E5">
              <w:rPr>
                <w:b/>
              </w:rPr>
              <w:t>Assignment:</w:t>
            </w:r>
            <w:r>
              <w:t xml:space="preserve"> None</w:t>
            </w:r>
          </w:p>
        </w:tc>
        <w:tc>
          <w:tcPr>
            <w:tcW w:w="1890" w:type="dxa"/>
          </w:tcPr>
          <w:p w:rsidR="009B5521" w:rsidRPr="008F6BCF" w:rsidRDefault="009B5521" w:rsidP="00184B1A"/>
        </w:tc>
        <w:tc>
          <w:tcPr>
            <w:tcW w:w="2853" w:type="dxa"/>
          </w:tcPr>
          <w:p w:rsidR="003005FF" w:rsidRDefault="003005FF" w:rsidP="003005FF">
            <w:pPr>
              <w:jc w:val="center"/>
              <w:rPr>
                <w:b/>
              </w:rPr>
            </w:pPr>
            <w:r>
              <w:rPr>
                <w:b/>
              </w:rPr>
              <w:t>Week 10</w:t>
            </w:r>
          </w:p>
          <w:p w:rsidR="009B5521" w:rsidRPr="00DE5BA7" w:rsidRDefault="00DE5BA7" w:rsidP="00184B1A">
            <w:pPr>
              <w:rPr>
                <w:b/>
              </w:rPr>
            </w:pPr>
            <w:r w:rsidRPr="00DE5BA7">
              <w:rPr>
                <w:b/>
              </w:rPr>
              <w:t>July 20</w:t>
            </w:r>
            <w:r w:rsidRPr="00DE5BA7">
              <w:rPr>
                <w:b/>
                <w:vertAlign w:val="superscript"/>
              </w:rPr>
              <w:t>th</w:t>
            </w:r>
            <w:r w:rsidRPr="00DE5BA7">
              <w:rPr>
                <w:b/>
              </w:rPr>
              <w:t>: 1:00-5:00pm</w:t>
            </w:r>
          </w:p>
          <w:p w:rsidR="00DE5BA7" w:rsidRDefault="00DE5BA7" w:rsidP="00184B1A">
            <w:r>
              <w:t>Pediatric Assessment</w:t>
            </w:r>
          </w:p>
          <w:p w:rsidR="00DE5BA7" w:rsidRDefault="00DE5BA7" w:rsidP="00184B1A">
            <w:r>
              <w:t>Growth and Development</w:t>
            </w:r>
          </w:p>
          <w:p w:rsidR="002903DD" w:rsidRDefault="002903DD" w:rsidP="00184B1A"/>
          <w:p w:rsidR="003B5107" w:rsidRDefault="003B5107" w:rsidP="00184B1A"/>
          <w:p w:rsidR="00A14916" w:rsidRPr="001F5BD7" w:rsidRDefault="00A14916" w:rsidP="00A14916">
            <w:r w:rsidRPr="001F5BD7">
              <w:t>Session 1: 1:00pm-2:55pm</w:t>
            </w:r>
          </w:p>
          <w:p w:rsidR="00A14916" w:rsidRDefault="00A14916" w:rsidP="00A14916">
            <w:r w:rsidRPr="001F5BD7">
              <w:t xml:space="preserve">   Clinical Groups: </w:t>
            </w:r>
          </w:p>
          <w:p w:rsidR="00A14916" w:rsidRPr="001F5BD7" w:rsidRDefault="00A14916" w:rsidP="00A14916">
            <w:r>
              <w:t xml:space="preserve">           1-</w:t>
            </w:r>
            <w:r w:rsidRPr="001F5BD7">
              <w:t xml:space="preserve">1, </w:t>
            </w:r>
            <w:r>
              <w:t>1-</w:t>
            </w:r>
            <w:r w:rsidRPr="001F5BD7">
              <w:t xml:space="preserve">2, </w:t>
            </w:r>
            <w:r>
              <w:t>1-</w:t>
            </w:r>
            <w:r w:rsidRPr="001F5BD7">
              <w:t>3</w:t>
            </w:r>
          </w:p>
          <w:p w:rsidR="00A14916" w:rsidRPr="001F5BD7" w:rsidRDefault="00A14916" w:rsidP="00A14916">
            <w:r w:rsidRPr="001F5BD7">
              <w:t>Session 2: 3:05pm-5:00pm</w:t>
            </w:r>
          </w:p>
          <w:p w:rsidR="00A14916" w:rsidRDefault="00A14916" w:rsidP="00A14916">
            <w:r w:rsidRPr="001F5BD7">
              <w:t xml:space="preserve">   Clinical Groups: </w:t>
            </w:r>
          </w:p>
          <w:p w:rsidR="002903DD" w:rsidRPr="008F6BCF" w:rsidRDefault="00A14916" w:rsidP="003B5107">
            <w:r>
              <w:t xml:space="preserve">            1-</w:t>
            </w:r>
            <w:r w:rsidRPr="001F5BD7">
              <w:t xml:space="preserve">4, </w:t>
            </w:r>
            <w:r>
              <w:t>1-</w:t>
            </w:r>
            <w:r w:rsidRPr="001F5BD7">
              <w:t>5 ,</w:t>
            </w:r>
            <w:r>
              <w:t xml:space="preserve"> 1-</w:t>
            </w:r>
            <w:r w:rsidRPr="001F5BD7">
              <w:t>6</w:t>
            </w:r>
          </w:p>
        </w:tc>
      </w:tr>
    </w:tbl>
    <w:p w:rsidR="003B5107" w:rsidRDefault="003B5107"/>
    <w:p w:rsidR="000D1C35" w:rsidRDefault="000D1C35"/>
    <w:p w:rsidR="000D1C35" w:rsidRDefault="000D1C35"/>
    <w:p w:rsidR="000D1C35" w:rsidRDefault="000D1C35"/>
    <w:tbl>
      <w:tblPr>
        <w:tblW w:w="13473" w:type="dxa"/>
        <w:tblInd w:w="-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525"/>
        <w:gridCol w:w="3425"/>
        <w:gridCol w:w="3780"/>
        <w:gridCol w:w="1890"/>
        <w:gridCol w:w="2853"/>
      </w:tblGrid>
      <w:tr w:rsidR="009B5521" w:rsidRPr="008F6BCF" w:rsidTr="00032936">
        <w:tc>
          <w:tcPr>
            <w:tcW w:w="1525" w:type="dxa"/>
          </w:tcPr>
          <w:p w:rsidR="007F09D1" w:rsidRPr="00814063" w:rsidRDefault="007F09D1" w:rsidP="007F09D1">
            <w:pPr>
              <w:rPr>
                <w:b/>
              </w:rPr>
            </w:pPr>
            <w:r w:rsidRPr="00814063">
              <w:rPr>
                <w:b/>
              </w:rPr>
              <w:t xml:space="preserve">Week </w:t>
            </w:r>
            <w:r w:rsidR="009B5521" w:rsidRPr="00814063">
              <w:rPr>
                <w:b/>
              </w:rPr>
              <w:t>11</w:t>
            </w:r>
            <w:r w:rsidRPr="00814063">
              <w:rPr>
                <w:b/>
              </w:rPr>
              <w:t>:</w:t>
            </w:r>
          </w:p>
          <w:p w:rsidR="009B5521" w:rsidRDefault="007F09D1" w:rsidP="007F09D1">
            <w:r>
              <w:t xml:space="preserve">July </w:t>
            </w:r>
            <w:r w:rsidR="009B5521">
              <w:t>25</w:t>
            </w:r>
            <w:r>
              <w:t xml:space="preserve"> – 29</w:t>
            </w:r>
          </w:p>
          <w:p w:rsidR="007F09D1" w:rsidRDefault="007F09D1" w:rsidP="007F09D1"/>
          <w:p w:rsidR="007F09D1" w:rsidRDefault="007F09D1" w:rsidP="007F09D1">
            <w:r>
              <w:t xml:space="preserve">Open: </w:t>
            </w:r>
          </w:p>
          <w:p w:rsidR="007F09D1" w:rsidRPr="008F6BCF" w:rsidRDefault="00DE5BA7" w:rsidP="00DE5BA7">
            <w:r>
              <w:t>July 21</w:t>
            </w:r>
            <w:r w:rsidRPr="00DE5BA7">
              <w:rPr>
                <w:vertAlign w:val="superscript"/>
              </w:rPr>
              <w:t>st</w:t>
            </w:r>
            <w:r>
              <w:t xml:space="preserve"> </w:t>
            </w:r>
            <w:r w:rsidR="007F09D1">
              <w:t xml:space="preserve"> </w:t>
            </w:r>
          </w:p>
        </w:tc>
        <w:tc>
          <w:tcPr>
            <w:tcW w:w="3425" w:type="dxa"/>
          </w:tcPr>
          <w:p w:rsidR="009535D8" w:rsidRDefault="009535D8" w:rsidP="00184B1A">
            <w:r>
              <w:t>Comprehensive Health Assessment</w:t>
            </w:r>
          </w:p>
          <w:p w:rsidR="000D1C35" w:rsidRDefault="000D1C35" w:rsidP="00184B1A">
            <w:r>
              <w:t>Bedside Assessment and Electronic Health Recording</w:t>
            </w:r>
          </w:p>
          <w:p w:rsidR="009535D8" w:rsidRPr="009535D8" w:rsidRDefault="009535D8" w:rsidP="00184B1A"/>
          <w:p w:rsidR="009B5521" w:rsidRPr="003A3785" w:rsidRDefault="00691084" w:rsidP="00184B1A">
            <w:pPr>
              <w:rPr>
                <w:b/>
                <w:color w:val="1F497D" w:themeColor="text2"/>
              </w:rPr>
            </w:pPr>
            <w:r>
              <w:rPr>
                <w:b/>
                <w:color w:val="1F497D" w:themeColor="text2"/>
              </w:rPr>
              <w:t>Shadow Health Assignment #9</w:t>
            </w:r>
            <w:r w:rsidR="003A3785" w:rsidRPr="003A3785">
              <w:rPr>
                <w:b/>
                <w:color w:val="1F497D" w:themeColor="text2"/>
              </w:rPr>
              <w:t>:</w:t>
            </w:r>
          </w:p>
          <w:p w:rsidR="003A3785" w:rsidRPr="003A3785" w:rsidRDefault="003A3785" w:rsidP="00184B1A">
            <w:pPr>
              <w:rPr>
                <w:b/>
                <w:color w:val="1F497D" w:themeColor="text2"/>
              </w:rPr>
            </w:pPr>
            <w:r w:rsidRPr="003A3785">
              <w:rPr>
                <w:b/>
                <w:color w:val="1F497D" w:themeColor="text2"/>
              </w:rPr>
              <w:t>Comprehensive Assessment</w:t>
            </w:r>
          </w:p>
          <w:p w:rsidR="003A3785" w:rsidRPr="0051241A" w:rsidRDefault="003A3785" w:rsidP="0051241A">
            <w:r w:rsidRPr="0051241A">
              <w:rPr>
                <w:b/>
                <w:color w:val="1F497D" w:themeColor="text2"/>
              </w:rPr>
              <w:t xml:space="preserve">Due </w:t>
            </w:r>
            <w:r w:rsidR="0051241A" w:rsidRPr="0051241A">
              <w:rPr>
                <w:b/>
                <w:color w:val="1F497D" w:themeColor="text2"/>
              </w:rPr>
              <w:t>July 27th</w:t>
            </w:r>
            <w:r w:rsidRPr="0051241A">
              <w:rPr>
                <w:b/>
                <w:color w:val="1F497D" w:themeColor="text2"/>
              </w:rPr>
              <w:t xml:space="preserve"> by </w:t>
            </w:r>
            <w:r w:rsidR="0051241A" w:rsidRPr="0051241A">
              <w:rPr>
                <w:b/>
                <w:color w:val="1F497D" w:themeColor="text2"/>
              </w:rPr>
              <w:t>12</w:t>
            </w:r>
            <w:r w:rsidRPr="0051241A">
              <w:rPr>
                <w:b/>
                <w:color w:val="1F497D" w:themeColor="text2"/>
              </w:rPr>
              <w:t xml:space="preserve"> pm</w:t>
            </w:r>
          </w:p>
        </w:tc>
        <w:tc>
          <w:tcPr>
            <w:tcW w:w="3780" w:type="dxa"/>
          </w:tcPr>
          <w:p w:rsidR="009B5521" w:rsidRDefault="009535D8" w:rsidP="00184B1A">
            <w:r>
              <w:t xml:space="preserve">Jarvis: Ch. 27, </w:t>
            </w:r>
            <w:r w:rsidR="00B804E5">
              <w:t>29, 31</w:t>
            </w:r>
          </w:p>
          <w:p w:rsidR="00B804E5" w:rsidRDefault="00B804E5" w:rsidP="00184B1A">
            <w:r>
              <w:t>Jarvis Lab Manual: Ch. 31 (p.297-306)</w:t>
            </w:r>
          </w:p>
          <w:p w:rsidR="00B804E5" w:rsidRDefault="00B804E5" w:rsidP="00184B1A"/>
          <w:p w:rsidR="00B804E5" w:rsidRPr="00B804E5" w:rsidRDefault="00474799" w:rsidP="00184B1A">
            <w:r>
              <w:rPr>
                <w:b/>
              </w:rPr>
              <w:t xml:space="preserve">Lab </w:t>
            </w:r>
            <w:r w:rsidR="00B804E5" w:rsidRPr="00B804E5">
              <w:rPr>
                <w:b/>
              </w:rPr>
              <w:t>Assignment</w:t>
            </w:r>
            <w:r>
              <w:rPr>
                <w:b/>
              </w:rPr>
              <w:t xml:space="preserve"> #9</w:t>
            </w:r>
            <w:r w:rsidR="00B804E5" w:rsidRPr="00B804E5">
              <w:rPr>
                <w:b/>
              </w:rPr>
              <w:t>:</w:t>
            </w:r>
            <w:r w:rsidR="00B804E5">
              <w:t xml:space="preserve"> Lab Manual – p. 261-264, Initiated in Lab and uploaded in Canvas, </w:t>
            </w:r>
            <w:r w:rsidR="00B804E5" w:rsidRPr="00B804E5">
              <w:rPr>
                <w:b/>
              </w:rPr>
              <w:t>Due July 29</w:t>
            </w:r>
            <w:r w:rsidR="00B804E5" w:rsidRPr="00B804E5">
              <w:rPr>
                <w:b/>
                <w:vertAlign w:val="superscript"/>
              </w:rPr>
              <w:t>th</w:t>
            </w:r>
            <w:r w:rsidR="00B804E5" w:rsidRPr="00B804E5">
              <w:rPr>
                <w:b/>
              </w:rPr>
              <w:t>, by 5pm</w:t>
            </w:r>
            <w:r w:rsidR="00B804E5">
              <w:t xml:space="preserve">. </w:t>
            </w:r>
          </w:p>
        </w:tc>
        <w:tc>
          <w:tcPr>
            <w:tcW w:w="1890" w:type="dxa"/>
          </w:tcPr>
          <w:p w:rsidR="009B5521" w:rsidRPr="008F6BCF" w:rsidRDefault="009B5521" w:rsidP="00184B1A"/>
        </w:tc>
        <w:tc>
          <w:tcPr>
            <w:tcW w:w="2853" w:type="dxa"/>
          </w:tcPr>
          <w:p w:rsidR="003005FF" w:rsidRDefault="003005FF" w:rsidP="003005FF">
            <w:pPr>
              <w:jc w:val="center"/>
              <w:rPr>
                <w:b/>
              </w:rPr>
            </w:pPr>
            <w:r>
              <w:rPr>
                <w:b/>
              </w:rPr>
              <w:t>Week 11</w:t>
            </w:r>
          </w:p>
          <w:p w:rsidR="00814063" w:rsidRPr="00814063" w:rsidRDefault="00814063" w:rsidP="00184B1A">
            <w:pPr>
              <w:rPr>
                <w:b/>
              </w:rPr>
            </w:pPr>
            <w:r w:rsidRPr="00814063">
              <w:rPr>
                <w:b/>
              </w:rPr>
              <w:t>July 27</w:t>
            </w:r>
            <w:r w:rsidRPr="00814063">
              <w:rPr>
                <w:b/>
                <w:vertAlign w:val="superscript"/>
              </w:rPr>
              <w:t>th</w:t>
            </w:r>
            <w:r w:rsidRPr="00814063">
              <w:rPr>
                <w:b/>
              </w:rPr>
              <w:t>: 1:00-5:00pm</w:t>
            </w:r>
          </w:p>
          <w:p w:rsidR="009B5521" w:rsidRDefault="003A3785" w:rsidP="00184B1A">
            <w:r>
              <w:t xml:space="preserve">Comprehensive </w:t>
            </w:r>
            <w:r w:rsidR="0044424E">
              <w:t xml:space="preserve">Health </w:t>
            </w:r>
            <w:r>
              <w:t>Assessment</w:t>
            </w:r>
          </w:p>
          <w:p w:rsidR="002903DD" w:rsidRDefault="002903DD" w:rsidP="00184B1A"/>
          <w:p w:rsidR="003B5107" w:rsidRDefault="003B5107" w:rsidP="00184B1A"/>
          <w:p w:rsidR="00A14916" w:rsidRPr="001F5BD7" w:rsidRDefault="00A14916" w:rsidP="00A14916">
            <w:r w:rsidRPr="001F5BD7">
              <w:t>Session 1: 1:00pm-2:55pm</w:t>
            </w:r>
          </w:p>
          <w:p w:rsidR="00A14916" w:rsidRDefault="00A14916" w:rsidP="00A14916">
            <w:r w:rsidRPr="001F5BD7">
              <w:t xml:space="preserve">   Clinical Groups: </w:t>
            </w:r>
          </w:p>
          <w:p w:rsidR="00A14916" w:rsidRPr="001F5BD7" w:rsidRDefault="00A14916" w:rsidP="00A14916">
            <w:r>
              <w:t xml:space="preserve">           1-</w:t>
            </w:r>
            <w:r w:rsidRPr="001F5BD7">
              <w:t xml:space="preserve">1, </w:t>
            </w:r>
            <w:r>
              <w:t>1-</w:t>
            </w:r>
            <w:r w:rsidRPr="001F5BD7">
              <w:t xml:space="preserve">2, </w:t>
            </w:r>
            <w:r>
              <w:t>1-</w:t>
            </w:r>
            <w:r w:rsidRPr="001F5BD7">
              <w:t>3</w:t>
            </w:r>
          </w:p>
          <w:p w:rsidR="00A14916" w:rsidRPr="001F5BD7" w:rsidRDefault="00A14916" w:rsidP="00A14916">
            <w:r w:rsidRPr="001F5BD7">
              <w:t>Session 2: 3:05pm-5:00pm</w:t>
            </w:r>
          </w:p>
          <w:p w:rsidR="00A14916" w:rsidRDefault="00A14916" w:rsidP="00A14916">
            <w:r w:rsidRPr="001F5BD7">
              <w:t xml:space="preserve">   Clinical Groups: </w:t>
            </w:r>
          </w:p>
          <w:p w:rsidR="002903DD" w:rsidRPr="008F6BCF" w:rsidRDefault="00A14916" w:rsidP="003B5107">
            <w:r>
              <w:t xml:space="preserve">            1-</w:t>
            </w:r>
            <w:r w:rsidRPr="001F5BD7">
              <w:t xml:space="preserve">4, </w:t>
            </w:r>
            <w:r>
              <w:t>1-</w:t>
            </w:r>
            <w:r w:rsidRPr="001F5BD7">
              <w:t>5 ,</w:t>
            </w:r>
            <w:r>
              <w:t xml:space="preserve"> 1-</w:t>
            </w:r>
            <w:r w:rsidRPr="001F5BD7">
              <w:t>6</w:t>
            </w:r>
          </w:p>
        </w:tc>
      </w:tr>
    </w:tbl>
    <w:p w:rsidR="00057D2C" w:rsidRDefault="00057D2C"/>
    <w:p w:rsidR="000D1C35" w:rsidRDefault="000D1C35"/>
    <w:tbl>
      <w:tblPr>
        <w:tblW w:w="13473" w:type="dxa"/>
        <w:tblInd w:w="-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525"/>
        <w:gridCol w:w="3425"/>
        <w:gridCol w:w="3780"/>
        <w:gridCol w:w="1890"/>
        <w:gridCol w:w="2853"/>
      </w:tblGrid>
      <w:tr w:rsidR="009B5521" w:rsidRPr="008F6BCF" w:rsidTr="00032936">
        <w:tc>
          <w:tcPr>
            <w:tcW w:w="1525" w:type="dxa"/>
          </w:tcPr>
          <w:p w:rsidR="009B5521" w:rsidRDefault="007F09D1" w:rsidP="007F09D1">
            <w:r w:rsidRPr="00814063">
              <w:rPr>
                <w:b/>
              </w:rPr>
              <w:t>Week 12:</w:t>
            </w:r>
            <w:r w:rsidR="009B5521">
              <w:t xml:space="preserve"> </w:t>
            </w:r>
            <w:r>
              <w:t xml:space="preserve">August </w:t>
            </w:r>
            <w:r w:rsidR="009B5521">
              <w:t>1</w:t>
            </w:r>
            <w:r>
              <w:t xml:space="preserve"> – 5</w:t>
            </w:r>
          </w:p>
          <w:p w:rsidR="007F09D1" w:rsidRDefault="007F09D1" w:rsidP="007F09D1"/>
          <w:p w:rsidR="007F09D1" w:rsidRDefault="007F09D1" w:rsidP="007F09D1">
            <w:r>
              <w:t>Open:</w:t>
            </w:r>
          </w:p>
          <w:p w:rsidR="007F09D1" w:rsidRPr="008F6BCF" w:rsidRDefault="00DE5BA7" w:rsidP="007F09D1">
            <w:r>
              <w:t>July 28</w:t>
            </w:r>
            <w:r w:rsidR="007F09D1" w:rsidRPr="007F09D1">
              <w:rPr>
                <w:vertAlign w:val="superscript"/>
              </w:rPr>
              <w:t>th</w:t>
            </w:r>
            <w:r w:rsidR="007F09D1">
              <w:t xml:space="preserve"> </w:t>
            </w:r>
          </w:p>
        </w:tc>
        <w:tc>
          <w:tcPr>
            <w:tcW w:w="3425" w:type="dxa"/>
          </w:tcPr>
          <w:p w:rsidR="009B5521" w:rsidRPr="008F6BCF" w:rsidRDefault="003A3785" w:rsidP="00184B1A">
            <w:r>
              <w:t>Review</w:t>
            </w:r>
          </w:p>
        </w:tc>
        <w:tc>
          <w:tcPr>
            <w:tcW w:w="3780" w:type="dxa"/>
          </w:tcPr>
          <w:p w:rsidR="009B5521" w:rsidRPr="008F6BCF" w:rsidRDefault="0044424E" w:rsidP="00474799">
            <w:r w:rsidRPr="00474799">
              <w:rPr>
                <w:b/>
              </w:rPr>
              <w:t>Compre</w:t>
            </w:r>
            <w:r w:rsidR="00474799" w:rsidRPr="00474799">
              <w:rPr>
                <w:b/>
              </w:rPr>
              <w:t>hensive Health Assessment Video</w:t>
            </w:r>
            <w:r w:rsidR="00B804E5" w:rsidRPr="00474799">
              <w:rPr>
                <w:b/>
              </w:rPr>
              <w:t>,</w:t>
            </w:r>
            <w:r w:rsidR="00B804E5" w:rsidRPr="00B804E5">
              <w:rPr>
                <w:b/>
              </w:rPr>
              <w:t xml:space="preserve"> Due August 2</w:t>
            </w:r>
            <w:r w:rsidR="00B804E5" w:rsidRPr="00B804E5">
              <w:rPr>
                <w:b/>
                <w:vertAlign w:val="superscript"/>
              </w:rPr>
              <w:t>nd</w:t>
            </w:r>
            <w:r w:rsidR="00B804E5" w:rsidRPr="00B804E5">
              <w:rPr>
                <w:b/>
              </w:rPr>
              <w:t>, by 11:59pm,</w:t>
            </w:r>
          </w:p>
        </w:tc>
        <w:tc>
          <w:tcPr>
            <w:tcW w:w="1890" w:type="dxa"/>
          </w:tcPr>
          <w:p w:rsidR="00017418" w:rsidRPr="00FC742D" w:rsidRDefault="004A37BC" w:rsidP="00184B1A">
            <w:pPr>
              <w:rPr>
                <w:b/>
                <w:color w:val="FF0000"/>
              </w:rPr>
            </w:pPr>
            <w:r w:rsidRPr="00FC742D">
              <w:rPr>
                <w:b/>
                <w:color w:val="FF0000"/>
              </w:rPr>
              <w:t>Final</w:t>
            </w:r>
            <w:r w:rsidR="00032936" w:rsidRPr="00FC742D">
              <w:rPr>
                <w:b/>
                <w:color w:val="FF0000"/>
              </w:rPr>
              <w:t>,</w:t>
            </w:r>
            <w:r w:rsidRPr="00FC742D">
              <w:rPr>
                <w:b/>
                <w:color w:val="FF0000"/>
              </w:rPr>
              <w:t xml:space="preserve"> </w:t>
            </w:r>
            <w:r w:rsidR="003A3785" w:rsidRPr="00FC742D">
              <w:rPr>
                <w:b/>
                <w:color w:val="FF0000"/>
              </w:rPr>
              <w:t xml:space="preserve">Exam </w:t>
            </w:r>
            <w:r w:rsidR="00032936" w:rsidRPr="00FC742D">
              <w:rPr>
                <w:b/>
                <w:color w:val="FF0000"/>
              </w:rPr>
              <w:t>#</w:t>
            </w:r>
            <w:r w:rsidR="003A3785" w:rsidRPr="00FC742D">
              <w:rPr>
                <w:b/>
                <w:color w:val="FF0000"/>
              </w:rPr>
              <w:t>4:</w:t>
            </w:r>
          </w:p>
          <w:p w:rsidR="00010565" w:rsidRPr="00FC742D" w:rsidRDefault="00010565" w:rsidP="00184B1A">
            <w:pPr>
              <w:rPr>
                <w:b/>
              </w:rPr>
            </w:pPr>
            <w:r w:rsidRPr="00FC742D">
              <w:rPr>
                <w:b/>
              </w:rPr>
              <w:t>Wed</w:t>
            </w:r>
            <w:r w:rsidR="00FC742D" w:rsidRPr="00FC742D">
              <w:rPr>
                <w:b/>
              </w:rPr>
              <w:t>nesday</w:t>
            </w:r>
            <w:r w:rsidRPr="00FC742D">
              <w:rPr>
                <w:b/>
              </w:rPr>
              <w:t>, Aug</w:t>
            </w:r>
            <w:r w:rsidR="00FC742D" w:rsidRPr="00FC742D">
              <w:rPr>
                <w:b/>
              </w:rPr>
              <w:t>ust</w:t>
            </w:r>
            <w:r w:rsidRPr="00FC742D">
              <w:rPr>
                <w:b/>
              </w:rPr>
              <w:t>. 3</w:t>
            </w:r>
            <w:r w:rsidRPr="00FC742D">
              <w:rPr>
                <w:b/>
                <w:vertAlign w:val="superscript"/>
              </w:rPr>
              <w:t>rd</w:t>
            </w:r>
          </w:p>
          <w:p w:rsidR="00032936" w:rsidRPr="00FC742D" w:rsidRDefault="00032936" w:rsidP="00032936">
            <w:pPr>
              <w:rPr>
                <w:b/>
              </w:rPr>
            </w:pPr>
            <w:r w:rsidRPr="00FC742D">
              <w:rPr>
                <w:b/>
              </w:rPr>
              <w:t>1</w:t>
            </w:r>
            <w:r w:rsidR="00FC742D" w:rsidRPr="00FC742D">
              <w:rPr>
                <w:b/>
              </w:rPr>
              <w:t>:00</w:t>
            </w:r>
            <w:r w:rsidRPr="00FC742D">
              <w:rPr>
                <w:b/>
              </w:rPr>
              <w:t>p – 3</w:t>
            </w:r>
            <w:r w:rsidR="00FC742D" w:rsidRPr="00FC742D">
              <w:rPr>
                <w:b/>
              </w:rPr>
              <w:t>:00</w:t>
            </w:r>
            <w:r w:rsidRPr="00FC742D">
              <w:rPr>
                <w:b/>
              </w:rPr>
              <w:t>pm</w:t>
            </w:r>
            <w:r w:rsidR="00FC742D" w:rsidRPr="00FC742D">
              <w:rPr>
                <w:b/>
              </w:rPr>
              <w:t>,</w:t>
            </w:r>
          </w:p>
          <w:p w:rsidR="00FC742D" w:rsidRPr="00032936" w:rsidRDefault="000A2C44" w:rsidP="00032936">
            <w:pPr>
              <w:rPr>
                <w:color w:val="FF0000"/>
              </w:rPr>
            </w:pPr>
            <w:r>
              <w:rPr>
                <w:b/>
                <w:color w:val="FF0000"/>
              </w:rPr>
              <w:t>(</w:t>
            </w:r>
            <w:r w:rsidR="00FC742D" w:rsidRPr="00FC742D">
              <w:rPr>
                <w:b/>
                <w:color w:val="FF0000"/>
              </w:rPr>
              <w:t>R</w:t>
            </w:r>
            <w:r>
              <w:rPr>
                <w:b/>
                <w:color w:val="FF0000"/>
              </w:rPr>
              <w:t>oo</w:t>
            </w:r>
            <w:r w:rsidR="00FC742D" w:rsidRPr="00FC742D">
              <w:rPr>
                <w:b/>
                <w:color w:val="FF0000"/>
              </w:rPr>
              <w:t>m G-101</w:t>
            </w:r>
            <w:r>
              <w:rPr>
                <w:b/>
                <w:color w:val="FF0000"/>
              </w:rPr>
              <w:t>)</w:t>
            </w:r>
          </w:p>
        </w:tc>
        <w:tc>
          <w:tcPr>
            <w:tcW w:w="2853" w:type="dxa"/>
          </w:tcPr>
          <w:p w:rsidR="003005FF" w:rsidRPr="003005FF" w:rsidRDefault="003005FF" w:rsidP="003005FF">
            <w:pPr>
              <w:jc w:val="center"/>
              <w:rPr>
                <w:b/>
              </w:rPr>
            </w:pPr>
            <w:r w:rsidRPr="003005FF">
              <w:rPr>
                <w:b/>
              </w:rPr>
              <w:t>Week 12</w:t>
            </w:r>
          </w:p>
          <w:p w:rsidR="003005FF" w:rsidRDefault="003005FF" w:rsidP="00184B1A">
            <w:r>
              <w:t>August 3rd</w:t>
            </w:r>
          </w:p>
          <w:p w:rsidR="009B5521" w:rsidRPr="008F6BCF" w:rsidRDefault="003A3785" w:rsidP="00184B1A">
            <w:r>
              <w:t>No NRC</w:t>
            </w:r>
          </w:p>
        </w:tc>
      </w:tr>
    </w:tbl>
    <w:p w:rsidR="005D3C27" w:rsidRDefault="005D3C27" w:rsidP="006E2CCC">
      <w:pPr>
        <w:pStyle w:val="BodyTextIndent"/>
        <w:ind w:firstLine="0"/>
        <w:rPr>
          <w:color w:val="000000"/>
          <w:u w:val="single"/>
        </w:rPr>
      </w:pPr>
    </w:p>
    <w:p w:rsidR="00237621" w:rsidRDefault="00237621" w:rsidP="006E2CCC">
      <w:pPr>
        <w:pStyle w:val="BodyTextIndent"/>
        <w:ind w:firstLine="0"/>
        <w:rPr>
          <w:color w:val="000000"/>
          <w:u w:val="single"/>
        </w:rPr>
      </w:pPr>
    </w:p>
    <w:tbl>
      <w:tblPr>
        <w:tblW w:w="0" w:type="auto"/>
        <w:tblInd w:w="-72" w:type="dxa"/>
        <w:tblLayout w:type="fixed"/>
        <w:tblLook w:val="04A0" w:firstRow="1" w:lastRow="0" w:firstColumn="1" w:lastColumn="0" w:noHBand="0" w:noVBand="1"/>
      </w:tblPr>
      <w:tblGrid>
        <w:gridCol w:w="1350"/>
        <w:gridCol w:w="3600"/>
        <w:gridCol w:w="4680"/>
      </w:tblGrid>
      <w:tr w:rsidR="00B84609" w:rsidTr="00B84609">
        <w:trPr>
          <w:cantSplit/>
        </w:trPr>
        <w:tc>
          <w:tcPr>
            <w:tcW w:w="1350" w:type="dxa"/>
            <w:hideMark/>
          </w:tcPr>
          <w:p w:rsidR="00B84609" w:rsidRDefault="00B84609">
            <w:pPr>
              <w:tabs>
                <w:tab w:val="left" w:pos="-1440"/>
                <w:tab w:val="left" w:pos="-720"/>
                <w:tab w:val="left" w:pos="378"/>
                <w:tab w:val="left" w:pos="756"/>
                <w:tab w:val="left" w:pos="1020"/>
                <w:tab w:val="left" w:pos="1386"/>
                <w:tab w:val="left" w:pos="2142"/>
                <w:tab w:val="left" w:pos="2880"/>
                <w:tab w:val="left" w:pos="3600"/>
                <w:tab w:val="left" w:pos="4320"/>
                <w:tab w:val="left" w:pos="5040"/>
                <w:tab w:val="left" w:pos="5760"/>
                <w:tab w:val="left" w:pos="6480"/>
                <w:tab w:val="left" w:pos="7200"/>
                <w:tab w:val="left" w:pos="7920"/>
                <w:tab w:val="left" w:pos="8640"/>
                <w:tab w:val="left" w:pos="9360"/>
              </w:tabs>
            </w:pPr>
            <w:r>
              <w:t>Approved:</w:t>
            </w:r>
          </w:p>
        </w:tc>
        <w:tc>
          <w:tcPr>
            <w:tcW w:w="3600" w:type="dxa"/>
            <w:hideMark/>
          </w:tcPr>
          <w:p w:rsidR="00B84609" w:rsidRDefault="00B84609">
            <w:pPr>
              <w:tabs>
                <w:tab w:val="left" w:pos="-1440"/>
                <w:tab w:val="left" w:pos="-720"/>
                <w:tab w:val="left" w:pos="378"/>
                <w:tab w:val="left" w:pos="756"/>
                <w:tab w:val="left" w:pos="1020"/>
                <w:tab w:val="left" w:pos="1386"/>
                <w:tab w:val="left" w:pos="2142"/>
                <w:tab w:val="left" w:pos="2880"/>
                <w:tab w:val="left" w:pos="3600"/>
                <w:tab w:val="left" w:pos="4320"/>
                <w:tab w:val="left" w:pos="5040"/>
                <w:tab w:val="left" w:pos="5760"/>
                <w:tab w:val="left" w:pos="6480"/>
                <w:tab w:val="left" w:pos="7200"/>
                <w:tab w:val="left" w:pos="7920"/>
                <w:tab w:val="left" w:pos="8640"/>
                <w:tab w:val="left" w:pos="9360"/>
              </w:tabs>
              <w:ind w:left="2880" w:hanging="2880"/>
              <w:contextualSpacing/>
            </w:pPr>
            <w:r>
              <w:t>Academic Affairs Committee:</w:t>
            </w:r>
          </w:p>
          <w:p w:rsidR="00B84609" w:rsidRDefault="00B84609">
            <w:pPr>
              <w:tabs>
                <w:tab w:val="left" w:pos="-1440"/>
                <w:tab w:val="left" w:pos="-720"/>
                <w:tab w:val="left" w:pos="378"/>
                <w:tab w:val="left" w:pos="756"/>
                <w:tab w:val="left" w:pos="1020"/>
                <w:tab w:val="left" w:pos="1386"/>
                <w:tab w:val="left" w:pos="2142"/>
                <w:tab w:val="left" w:pos="2880"/>
                <w:tab w:val="left" w:pos="3600"/>
                <w:tab w:val="left" w:pos="4320"/>
                <w:tab w:val="left" w:pos="5040"/>
                <w:tab w:val="left" w:pos="5760"/>
                <w:tab w:val="left" w:pos="6480"/>
                <w:tab w:val="left" w:pos="7200"/>
                <w:tab w:val="left" w:pos="7920"/>
                <w:tab w:val="left" w:pos="8640"/>
                <w:tab w:val="left" w:pos="9360"/>
              </w:tabs>
            </w:pPr>
            <w:r>
              <w:t>General Faculty:</w:t>
            </w:r>
          </w:p>
          <w:p w:rsidR="00B84609" w:rsidRDefault="00B84609">
            <w:pPr>
              <w:tabs>
                <w:tab w:val="left" w:pos="-1440"/>
                <w:tab w:val="left" w:pos="-720"/>
                <w:tab w:val="left" w:pos="378"/>
                <w:tab w:val="left" w:pos="756"/>
                <w:tab w:val="left" w:pos="1020"/>
                <w:tab w:val="left" w:pos="1386"/>
                <w:tab w:val="left" w:pos="2142"/>
                <w:tab w:val="left" w:pos="2880"/>
                <w:tab w:val="left" w:pos="3600"/>
                <w:tab w:val="left" w:pos="4320"/>
                <w:tab w:val="left" w:pos="5040"/>
                <w:tab w:val="left" w:pos="5760"/>
                <w:tab w:val="left" w:pos="6480"/>
                <w:tab w:val="left" w:pos="7200"/>
                <w:tab w:val="left" w:pos="7920"/>
                <w:tab w:val="left" w:pos="8640"/>
                <w:tab w:val="left" w:pos="9360"/>
              </w:tabs>
              <w:ind w:left="2880" w:hanging="2880"/>
              <w:contextualSpacing/>
            </w:pPr>
            <w:r>
              <w:t>UF Curriculum Committee:</w:t>
            </w:r>
          </w:p>
        </w:tc>
        <w:tc>
          <w:tcPr>
            <w:tcW w:w="4680" w:type="dxa"/>
          </w:tcPr>
          <w:p w:rsidR="00B84609" w:rsidRDefault="009B2168">
            <w:pPr>
              <w:tabs>
                <w:tab w:val="left" w:pos="-1440"/>
                <w:tab w:val="left" w:pos="-720"/>
                <w:tab w:val="left" w:pos="378"/>
                <w:tab w:val="left" w:pos="756"/>
                <w:tab w:val="left" w:pos="1020"/>
                <w:tab w:val="left" w:pos="1386"/>
                <w:tab w:val="left" w:pos="2142"/>
                <w:tab w:val="left" w:pos="2880"/>
                <w:tab w:val="left" w:pos="3600"/>
                <w:tab w:val="left" w:pos="4320"/>
                <w:tab w:val="left" w:pos="5040"/>
                <w:tab w:val="left" w:pos="5760"/>
                <w:tab w:val="left" w:pos="6480"/>
                <w:tab w:val="left" w:pos="7200"/>
                <w:tab w:val="left" w:pos="7920"/>
                <w:tab w:val="left" w:pos="8640"/>
                <w:tab w:val="left" w:pos="9360"/>
              </w:tabs>
              <w:ind w:left="2880" w:hanging="2880"/>
            </w:pPr>
            <w:r>
              <w:t>0</w:t>
            </w:r>
            <w:r w:rsidRPr="00D138D9">
              <w:t>2/03, 12/03</w:t>
            </w:r>
            <w:r>
              <w:t>; 0</w:t>
            </w:r>
            <w:r w:rsidR="006B43F4">
              <w:t>9</w:t>
            </w:r>
            <w:r w:rsidR="00B84609">
              <w:t>/09</w:t>
            </w:r>
            <w:r w:rsidR="00966CDD">
              <w:t>; 02/14</w:t>
            </w:r>
          </w:p>
          <w:p w:rsidR="0048764F" w:rsidRDefault="009B2168">
            <w:pPr>
              <w:tabs>
                <w:tab w:val="left" w:pos="-1440"/>
                <w:tab w:val="left" w:pos="-720"/>
                <w:tab w:val="left" w:pos="378"/>
                <w:tab w:val="left" w:pos="756"/>
                <w:tab w:val="left" w:pos="1020"/>
                <w:tab w:val="left" w:pos="1386"/>
                <w:tab w:val="left" w:pos="2142"/>
                <w:tab w:val="left" w:pos="2880"/>
                <w:tab w:val="left" w:pos="3600"/>
                <w:tab w:val="left" w:pos="4320"/>
                <w:tab w:val="left" w:pos="5040"/>
                <w:tab w:val="left" w:pos="5760"/>
                <w:tab w:val="left" w:pos="6480"/>
                <w:tab w:val="left" w:pos="7200"/>
                <w:tab w:val="left" w:pos="7920"/>
                <w:tab w:val="left" w:pos="8640"/>
                <w:tab w:val="left" w:pos="9360"/>
              </w:tabs>
              <w:ind w:left="2880" w:hanging="2880"/>
            </w:pPr>
            <w:r>
              <w:t>0</w:t>
            </w:r>
            <w:r w:rsidRPr="00D138D9">
              <w:t xml:space="preserve">2/03, </w:t>
            </w:r>
            <w:r>
              <w:t>0</w:t>
            </w:r>
            <w:r w:rsidRPr="00D138D9">
              <w:t>1/04</w:t>
            </w:r>
            <w:r>
              <w:t>; 0</w:t>
            </w:r>
            <w:r w:rsidR="0048764F">
              <w:t>9/09</w:t>
            </w:r>
            <w:r w:rsidR="004B732F">
              <w:t>; 02/14</w:t>
            </w:r>
          </w:p>
          <w:p w:rsidR="00B84609" w:rsidRDefault="009B2168">
            <w:pPr>
              <w:tabs>
                <w:tab w:val="left" w:pos="-1440"/>
                <w:tab w:val="left" w:pos="-720"/>
                <w:tab w:val="left" w:pos="378"/>
                <w:tab w:val="left" w:pos="756"/>
                <w:tab w:val="left" w:pos="1020"/>
                <w:tab w:val="left" w:pos="1386"/>
                <w:tab w:val="left" w:pos="2142"/>
                <w:tab w:val="left" w:pos="2880"/>
                <w:tab w:val="left" w:pos="3600"/>
                <w:tab w:val="left" w:pos="4320"/>
                <w:tab w:val="left" w:pos="5040"/>
                <w:tab w:val="left" w:pos="5760"/>
                <w:tab w:val="left" w:pos="6480"/>
                <w:tab w:val="left" w:pos="7200"/>
                <w:tab w:val="left" w:pos="7920"/>
                <w:tab w:val="left" w:pos="8640"/>
                <w:tab w:val="left" w:pos="9360"/>
              </w:tabs>
              <w:ind w:left="2880" w:hanging="2880"/>
            </w:pPr>
            <w:r>
              <w:t>05/03; 10/09</w:t>
            </w:r>
          </w:p>
        </w:tc>
      </w:tr>
    </w:tbl>
    <w:p w:rsidR="00657DBF" w:rsidRPr="003E47A9" w:rsidRDefault="00657DBF" w:rsidP="00915533"/>
    <w:sectPr w:rsidR="00657DBF" w:rsidRPr="003E47A9" w:rsidSect="00017418">
      <w:pgSz w:w="15840" w:h="12240" w:orient="landscape"/>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C0491" w:rsidRDefault="00DC0491" w:rsidP="008B1A9F">
      <w:r>
        <w:separator/>
      </w:r>
    </w:p>
  </w:endnote>
  <w:endnote w:type="continuationSeparator" w:id="0">
    <w:p w:rsidR="00DC0491" w:rsidRDefault="00DC0491" w:rsidP="008B1A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95394522"/>
      <w:docPartObj>
        <w:docPartGallery w:val="Page Numbers (Bottom of Page)"/>
        <w:docPartUnique/>
      </w:docPartObj>
    </w:sdtPr>
    <w:sdtEndPr>
      <w:rPr>
        <w:noProof/>
      </w:rPr>
    </w:sdtEndPr>
    <w:sdtContent>
      <w:p w:rsidR="000314DE" w:rsidRDefault="000314DE">
        <w:pPr>
          <w:pStyle w:val="Footer"/>
          <w:jc w:val="center"/>
        </w:pPr>
        <w:r>
          <w:fldChar w:fldCharType="begin"/>
        </w:r>
        <w:r>
          <w:instrText xml:space="preserve"> PAGE   \* MERGEFORMAT </w:instrText>
        </w:r>
        <w:r>
          <w:fldChar w:fldCharType="separate"/>
        </w:r>
        <w:r w:rsidR="00710A27">
          <w:rPr>
            <w:noProof/>
          </w:rPr>
          <w:t>4</w:t>
        </w:r>
        <w:r>
          <w:rPr>
            <w:noProof/>
          </w:rPr>
          <w:fldChar w:fldCharType="end"/>
        </w:r>
      </w:p>
    </w:sdtContent>
  </w:sdt>
  <w:p w:rsidR="000314DE" w:rsidRDefault="000314D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C0491" w:rsidRDefault="00DC0491" w:rsidP="008B1A9F">
      <w:r>
        <w:separator/>
      </w:r>
    </w:p>
  </w:footnote>
  <w:footnote w:type="continuationSeparator" w:id="0">
    <w:p w:rsidR="00DC0491" w:rsidRDefault="00DC0491" w:rsidP="008B1A9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1.25pt;height:11.25pt" o:bullet="t">
        <v:imagedata r:id="rId1" o:title="BD14565_"/>
      </v:shape>
    </w:pict>
  </w:numPicBullet>
  <w:abstractNum w:abstractNumId="0">
    <w:nsid w:val="02EE0098"/>
    <w:multiLevelType w:val="hybridMultilevel"/>
    <w:tmpl w:val="3CB415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07B744B"/>
    <w:multiLevelType w:val="hybridMultilevel"/>
    <w:tmpl w:val="68EC80FA"/>
    <w:lvl w:ilvl="0" w:tplc="1DCEC684">
      <w:start w:val="1"/>
      <w:numFmt w:val="decimal"/>
      <w:lvlText w:val="%1."/>
      <w:lvlJc w:val="left"/>
      <w:pPr>
        <w:tabs>
          <w:tab w:val="num" w:pos="2160"/>
        </w:tabs>
        <w:ind w:left="2160" w:hanging="720"/>
      </w:pPr>
      <w:rPr>
        <w:rFonts w:cs="Times New Roman" w:hint="default"/>
      </w:rPr>
    </w:lvl>
    <w:lvl w:ilvl="1" w:tplc="04090019">
      <w:start w:val="1"/>
      <w:numFmt w:val="lowerLetter"/>
      <w:lvlText w:val="%2."/>
      <w:lvlJc w:val="left"/>
      <w:pPr>
        <w:tabs>
          <w:tab w:val="num" w:pos="2520"/>
        </w:tabs>
        <w:ind w:left="2520" w:hanging="360"/>
      </w:pPr>
      <w:rPr>
        <w:rFonts w:cs="Times New Roman"/>
      </w:rPr>
    </w:lvl>
    <w:lvl w:ilvl="2" w:tplc="0409001B" w:tentative="1">
      <w:start w:val="1"/>
      <w:numFmt w:val="lowerRoman"/>
      <w:lvlText w:val="%3."/>
      <w:lvlJc w:val="right"/>
      <w:pPr>
        <w:tabs>
          <w:tab w:val="num" w:pos="3240"/>
        </w:tabs>
        <w:ind w:left="3240" w:hanging="180"/>
      </w:pPr>
      <w:rPr>
        <w:rFonts w:cs="Times New Roman"/>
      </w:rPr>
    </w:lvl>
    <w:lvl w:ilvl="3" w:tplc="0409000F" w:tentative="1">
      <w:start w:val="1"/>
      <w:numFmt w:val="decimal"/>
      <w:lvlText w:val="%4."/>
      <w:lvlJc w:val="left"/>
      <w:pPr>
        <w:tabs>
          <w:tab w:val="num" w:pos="3960"/>
        </w:tabs>
        <w:ind w:left="3960" w:hanging="360"/>
      </w:pPr>
      <w:rPr>
        <w:rFonts w:cs="Times New Roman"/>
      </w:rPr>
    </w:lvl>
    <w:lvl w:ilvl="4" w:tplc="04090019" w:tentative="1">
      <w:start w:val="1"/>
      <w:numFmt w:val="lowerLetter"/>
      <w:lvlText w:val="%5."/>
      <w:lvlJc w:val="left"/>
      <w:pPr>
        <w:tabs>
          <w:tab w:val="num" w:pos="4680"/>
        </w:tabs>
        <w:ind w:left="4680" w:hanging="360"/>
      </w:pPr>
      <w:rPr>
        <w:rFonts w:cs="Times New Roman"/>
      </w:rPr>
    </w:lvl>
    <w:lvl w:ilvl="5" w:tplc="0409001B" w:tentative="1">
      <w:start w:val="1"/>
      <w:numFmt w:val="lowerRoman"/>
      <w:lvlText w:val="%6."/>
      <w:lvlJc w:val="right"/>
      <w:pPr>
        <w:tabs>
          <w:tab w:val="num" w:pos="5400"/>
        </w:tabs>
        <w:ind w:left="5400" w:hanging="180"/>
      </w:pPr>
      <w:rPr>
        <w:rFonts w:cs="Times New Roman"/>
      </w:rPr>
    </w:lvl>
    <w:lvl w:ilvl="6" w:tplc="0409000F" w:tentative="1">
      <w:start w:val="1"/>
      <w:numFmt w:val="decimal"/>
      <w:lvlText w:val="%7."/>
      <w:lvlJc w:val="left"/>
      <w:pPr>
        <w:tabs>
          <w:tab w:val="num" w:pos="6120"/>
        </w:tabs>
        <w:ind w:left="6120" w:hanging="360"/>
      </w:pPr>
      <w:rPr>
        <w:rFonts w:cs="Times New Roman"/>
      </w:rPr>
    </w:lvl>
    <w:lvl w:ilvl="7" w:tplc="04090019" w:tentative="1">
      <w:start w:val="1"/>
      <w:numFmt w:val="lowerLetter"/>
      <w:lvlText w:val="%8."/>
      <w:lvlJc w:val="left"/>
      <w:pPr>
        <w:tabs>
          <w:tab w:val="num" w:pos="6840"/>
        </w:tabs>
        <w:ind w:left="6840" w:hanging="360"/>
      </w:pPr>
      <w:rPr>
        <w:rFonts w:cs="Times New Roman"/>
      </w:rPr>
    </w:lvl>
    <w:lvl w:ilvl="8" w:tplc="0409001B" w:tentative="1">
      <w:start w:val="1"/>
      <w:numFmt w:val="lowerRoman"/>
      <w:lvlText w:val="%9."/>
      <w:lvlJc w:val="right"/>
      <w:pPr>
        <w:tabs>
          <w:tab w:val="num" w:pos="7560"/>
        </w:tabs>
        <w:ind w:left="7560" w:hanging="180"/>
      </w:pPr>
      <w:rPr>
        <w:rFonts w:cs="Times New Roman"/>
      </w:rPr>
    </w:lvl>
  </w:abstractNum>
  <w:abstractNum w:abstractNumId="2">
    <w:nsid w:val="13BA7831"/>
    <w:multiLevelType w:val="hybridMultilevel"/>
    <w:tmpl w:val="EB6E94B8"/>
    <w:lvl w:ilvl="0" w:tplc="EFE8582C">
      <w:start w:val="1"/>
      <w:numFmt w:val="decimal"/>
      <w:lvlText w:val="%1."/>
      <w:lvlJc w:val="left"/>
      <w:pPr>
        <w:tabs>
          <w:tab w:val="num" w:pos="1440"/>
        </w:tabs>
        <w:ind w:left="1440" w:hanging="720"/>
      </w:pPr>
      <w:rPr>
        <w:rFonts w:cs="Times New Roman" w:hint="default"/>
      </w:rPr>
    </w:lvl>
    <w:lvl w:ilvl="1" w:tplc="04090019" w:tentative="1">
      <w:start w:val="1"/>
      <w:numFmt w:val="lowerLetter"/>
      <w:lvlText w:val="%2."/>
      <w:lvlJc w:val="left"/>
      <w:pPr>
        <w:tabs>
          <w:tab w:val="num" w:pos="1800"/>
        </w:tabs>
        <w:ind w:left="1800" w:hanging="360"/>
      </w:pPr>
      <w:rPr>
        <w:rFonts w:cs="Times New Roman"/>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3">
    <w:nsid w:val="16E33253"/>
    <w:multiLevelType w:val="hybridMultilevel"/>
    <w:tmpl w:val="8CB6B748"/>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33685E08"/>
    <w:multiLevelType w:val="hybridMultilevel"/>
    <w:tmpl w:val="EE76B21C"/>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358A1F8D"/>
    <w:multiLevelType w:val="hybridMultilevel"/>
    <w:tmpl w:val="AFE2F2E8"/>
    <w:lvl w:ilvl="0" w:tplc="B2285978">
      <w:start w:val="1"/>
      <w:numFmt w:val="decimal"/>
      <w:lvlText w:val="%1."/>
      <w:lvlJc w:val="left"/>
      <w:pPr>
        <w:tabs>
          <w:tab w:val="num" w:pos="360"/>
        </w:tabs>
        <w:ind w:left="360" w:hanging="360"/>
      </w:pPr>
      <w:rPr>
        <w:rFonts w:cs="Times New Roman" w:hint="default"/>
      </w:rPr>
    </w:lvl>
    <w:lvl w:ilvl="1" w:tplc="04090019">
      <w:start w:val="1"/>
      <w:numFmt w:val="lowerLetter"/>
      <w:lvlText w:val="%2."/>
      <w:lvlJc w:val="left"/>
      <w:pPr>
        <w:tabs>
          <w:tab w:val="num" w:pos="1800"/>
        </w:tabs>
        <w:ind w:left="1800" w:hanging="360"/>
      </w:pPr>
      <w:rPr>
        <w:rFonts w:cs="Times New Roman"/>
      </w:rPr>
    </w:lvl>
    <w:lvl w:ilvl="2" w:tplc="0409001B">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6">
    <w:nsid w:val="4D225B77"/>
    <w:multiLevelType w:val="hybridMultilevel"/>
    <w:tmpl w:val="663694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E82227E"/>
    <w:multiLevelType w:val="singleLevel"/>
    <w:tmpl w:val="04090001"/>
    <w:lvl w:ilvl="0">
      <w:start w:val="1"/>
      <w:numFmt w:val="bullet"/>
      <w:lvlText w:val=""/>
      <w:lvlJc w:val="left"/>
      <w:pPr>
        <w:tabs>
          <w:tab w:val="num" w:pos="720"/>
        </w:tabs>
        <w:ind w:left="720" w:hanging="360"/>
      </w:pPr>
      <w:rPr>
        <w:rFonts w:ascii="Symbol" w:hAnsi="Symbol" w:hint="default"/>
      </w:rPr>
    </w:lvl>
  </w:abstractNum>
  <w:abstractNum w:abstractNumId="8">
    <w:nsid w:val="686B12CB"/>
    <w:multiLevelType w:val="multilevel"/>
    <w:tmpl w:val="41ACC0D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9">
    <w:nsid w:val="74FA70FC"/>
    <w:multiLevelType w:val="hybridMultilevel"/>
    <w:tmpl w:val="F342C05E"/>
    <w:lvl w:ilvl="0" w:tplc="04090001">
      <w:start w:val="1"/>
      <w:numFmt w:val="bullet"/>
      <w:lvlText w:val=""/>
      <w:lvlJc w:val="left"/>
      <w:pPr>
        <w:tabs>
          <w:tab w:val="num" w:pos="720"/>
        </w:tabs>
        <w:ind w:left="720" w:hanging="360"/>
      </w:pPr>
      <w:rPr>
        <w:rFonts w:ascii="Symbol" w:hAnsi="Symbol" w:hint="default"/>
      </w:rPr>
    </w:lvl>
    <w:lvl w:ilvl="1" w:tplc="6B540C3C">
      <w:start w:val="1"/>
      <w:numFmt w:val="bullet"/>
      <w:lvlText w:val=""/>
      <w:lvlPicBulletId w:val="0"/>
      <w:lvlJc w:val="left"/>
      <w:pPr>
        <w:tabs>
          <w:tab w:val="num" w:pos="1080"/>
        </w:tabs>
        <w:ind w:left="1080" w:hanging="360"/>
      </w:pPr>
      <w:rPr>
        <w:rFonts w:ascii="Wingdings" w:hAnsi="Wingdings" w:hint="default"/>
        <w:color w:val="auto"/>
      </w:rPr>
    </w:lvl>
    <w:lvl w:ilvl="2" w:tplc="04090005">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0">
    <w:nsid w:val="7B1A59DD"/>
    <w:multiLevelType w:val="hybridMultilevel"/>
    <w:tmpl w:val="54F263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FAD5F1F"/>
    <w:multiLevelType w:val="hybridMultilevel"/>
    <w:tmpl w:val="DD8CD0D0"/>
    <w:lvl w:ilvl="0" w:tplc="04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5"/>
  </w:num>
  <w:num w:numId="2">
    <w:abstractNumId w:val="7"/>
  </w:num>
  <w:num w:numId="3">
    <w:abstractNumId w:val="1"/>
  </w:num>
  <w:num w:numId="4">
    <w:abstractNumId w:val="2"/>
  </w:num>
  <w:num w:numId="5">
    <w:abstractNumId w:val="11"/>
  </w:num>
  <w:num w:numId="6">
    <w:abstractNumId w:val="9"/>
  </w:num>
  <w:num w:numId="7">
    <w:abstractNumId w:val="4"/>
  </w:num>
  <w:num w:numId="8">
    <w:abstractNumId w:val="0"/>
  </w:num>
  <w:num w:numId="9">
    <w:abstractNumId w:val="10"/>
  </w:num>
  <w:num w:numId="10">
    <w:abstractNumId w:val="6"/>
  </w:num>
  <w:num w:numId="11">
    <w:abstractNumId w:val="8"/>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2ppt9rr5be0dd7e0spexeawb9dvdv2xrrffr&quot;&gt;My EndNote Library&lt;record-ids&gt;&lt;item&gt;3366&lt;/item&gt;&lt;item&gt;3367&lt;/item&gt;&lt;item&gt;3368&lt;/item&gt;&lt;item&gt;3369&lt;/item&gt;&lt;/record-ids&gt;&lt;/item&gt;&lt;/Libraries&gt;"/>
  </w:docVars>
  <w:rsids>
    <w:rsidRoot w:val="006E2CCC"/>
    <w:rsid w:val="00003CCE"/>
    <w:rsid w:val="0000611F"/>
    <w:rsid w:val="00010565"/>
    <w:rsid w:val="00017418"/>
    <w:rsid w:val="00017BCE"/>
    <w:rsid w:val="0002499A"/>
    <w:rsid w:val="000314DE"/>
    <w:rsid w:val="00032936"/>
    <w:rsid w:val="000442C9"/>
    <w:rsid w:val="00057D2C"/>
    <w:rsid w:val="000666B1"/>
    <w:rsid w:val="00070415"/>
    <w:rsid w:val="00076B31"/>
    <w:rsid w:val="00085B2C"/>
    <w:rsid w:val="000A2C44"/>
    <w:rsid w:val="000A5559"/>
    <w:rsid w:val="000C412D"/>
    <w:rsid w:val="000D1940"/>
    <w:rsid w:val="000D1C35"/>
    <w:rsid w:val="000E187B"/>
    <w:rsid w:val="000E330D"/>
    <w:rsid w:val="00101098"/>
    <w:rsid w:val="00103442"/>
    <w:rsid w:val="00107130"/>
    <w:rsid w:val="00107B13"/>
    <w:rsid w:val="0011366B"/>
    <w:rsid w:val="001334F6"/>
    <w:rsid w:val="00134840"/>
    <w:rsid w:val="001359E5"/>
    <w:rsid w:val="00181B7E"/>
    <w:rsid w:val="00184B1A"/>
    <w:rsid w:val="00187734"/>
    <w:rsid w:val="001A6E95"/>
    <w:rsid w:val="001B1BF3"/>
    <w:rsid w:val="001B37D7"/>
    <w:rsid w:val="001B3AE2"/>
    <w:rsid w:val="001C59F3"/>
    <w:rsid w:val="001C7D6F"/>
    <w:rsid w:val="001E446A"/>
    <w:rsid w:val="001E71EC"/>
    <w:rsid w:val="001F15FD"/>
    <w:rsid w:val="001F5BD7"/>
    <w:rsid w:val="00212501"/>
    <w:rsid w:val="002156A9"/>
    <w:rsid w:val="002272A6"/>
    <w:rsid w:val="00230618"/>
    <w:rsid w:val="00230D51"/>
    <w:rsid w:val="00237621"/>
    <w:rsid w:val="0025548C"/>
    <w:rsid w:val="002653C0"/>
    <w:rsid w:val="002903DD"/>
    <w:rsid w:val="002A025E"/>
    <w:rsid w:val="002A26CD"/>
    <w:rsid w:val="002A3063"/>
    <w:rsid w:val="002A5FBE"/>
    <w:rsid w:val="002D4F61"/>
    <w:rsid w:val="002E0361"/>
    <w:rsid w:val="002E1A7F"/>
    <w:rsid w:val="003005FF"/>
    <w:rsid w:val="00301BE3"/>
    <w:rsid w:val="00302148"/>
    <w:rsid w:val="00302595"/>
    <w:rsid w:val="00303401"/>
    <w:rsid w:val="00306CCA"/>
    <w:rsid w:val="00317B0B"/>
    <w:rsid w:val="00345414"/>
    <w:rsid w:val="00347E40"/>
    <w:rsid w:val="003514CF"/>
    <w:rsid w:val="003615CB"/>
    <w:rsid w:val="00366328"/>
    <w:rsid w:val="0037173E"/>
    <w:rsid w:val="003725C2"/>
    <w:rsid w:val="003738F7"/>
    <w:rsid w:val="003762C3"/>
    <w:rsid w:val="00381774"/>
    <w:rsid w:val="00385FA3"/>
    <w:rsid w:val="0039258F"/>
    <w:rsid w:val="003A3785"/>
    <w:rsid w:val="003B2885"/>
    <w:rsid w:val="003B38F3"/>
    <w:rsid w:val="003B4C14"/>
    <w:rsid w:val="003B5107"/>
    <w:rsid w:val="003B6FF1"/>
    <w:rsid w:val="003C51BE"/>
    <w:rsid w:val="003E17CC"/>
    <w:rsid w:val="003E47A9"/>
    <w:rsid w:val="003E4C68"/>
    <w:rsid w:val="003F3934"/>
    <w:rsid w:val="00406D80"/>
    <w:rsid w:val="004101AC"/>
    <w:rsid w:val="00410490"/>
    <w:rsid w:val="00413693"/>
    <w:rsid w:val="00414BB4"/>
    <w:rsid w:val="004154E2"/>
    <w:rsid w:val="00425B43"/>
    <w:rsid w:val="00431E47"/>
    <w:rsid w:val="00432A18"/>
    <w:rsid w:val="00432D73"/>
    <w:rsid w:val="00437330"/>
    <w:rsid w:val="00441D78"/>
    <w:rsid w:val="0044424E"/>
    <w:rsid w:val="00444490"/>
    <w:rsid w:val="00464DEC"/>
    <w:rsid w:val="00472FA6"/>
    <w:rsid w:val="00474799"/>
    <w:rsid w:val="00482CD0"/>
    <w:rsid w:val="0048764F"/>
    <w:rsid w:val="00496D80"/>
    <w:rsid w:val="004A37BC"/>
    <w:rsid w:val="004B452E"/>
    <w:rsid w:val="004B732F"/>
    <w:rsid w:val="004C534B"/>
    <w:rsid w:val="004C69B7"/>
    <w:rsid w:val="004D4C82"/>
    <w:rsid w:val="004E2BF6"/>
    <w:rsid w:val="004E422E"/>
    <w:rsid w:val="004F3A77"/>
    <w:rsid w:val="00501AE5"/>
    <w:rsid w:val="00504158"/>
    <w:rsid w:val="005100B0"/>
    <w:rsid w:val="00511215"/>
    <w:rsid w:val="0051241A"/>
    <w:rsid w:val="0051279D"/>
    <w:rsid w:val="00531F43"/>
    <w:rsid w:val="0055550F"/>
    <w:rsid w:val="00555F7D"/>
    <w:rsid w:val="0056023A"/>
    <w:rsid w:val="00561089"/>
    <w:rsid w:val="005655FD"/>
    <w:rsid w:val="00574630"/>
    <w:rsid w:val="0057627E"/>
    <w:rsid w:val="00582850"/>
    <w:rsid w:val="00593EB6"/>
    <w:rsid w:val="005A5B47"/>
    <w:rsid w:val="005D33C4"/>
    <w:rsid w:val="005D3C27"/>
    <w:rsid w:val="005D4B6E"/>
    <w:rsid w:val="005D67B8"/>
    <w:rsid w:val="005E3D8F"/>
    <w:rsid w:val="00600BCA"/>
    <w:rsid w:val="0060394B"/>
    <w:rsid w:val="00615439"/>
    <w:rsid w:val="00657DBF"/>
    <w:rsid w:val="00660790"/>
    <w:rsid w:val="00665F9D"/>
    <w:rsid w:val="00667110"/>
    <w:rsid w:val="0067365B"/>
    <w:rsid w:val="00685CA1"/>
    <w:rsid w:val="00691084"/>
    <w:rsid w:val="00693476"/>
    <w:rsid w:val="006A5944"/>
    <w:rsid w:val="006B24F0"/>
    <w:rsid w:val="006B43F4"/>
    <w:rsid w:val="006B443D"/>
    <w:rsid w:val="006B5EE0"/>
    <w:rsid w:val="006C015E"/>
    <w:rsid w:val="006D00F5"/>
    <w:rsid w:val="006E2CCC"/>
    <w:rsid w:val="006E3CC9"/>
    <w:rsid w:val="006F3B90"/>
    <w:rsid w:val="00701D7D"/>
    <w:rsid w:val="007029EF"/>
    <w:rsid w:val="00710A27"/>
    <w:rsid w:val="00711EBD"/>
    <w:rsid w:val="00715F30"/>
    <w:rsid w:val="00722607"/>
    <w:rsid w:val="00731DAF"/>
    <w:rsid w:val="007379D1"/>
    <w:rsid w:val="00737F4A"/>
    <w:rsid w:val="007411E1"/>
    <w:rsid w:val="00752276"/>
    <w:rsid w:val="0077422A"/>
    <w:rsid w:val="00775871"/>
    <w:rsid w:val="00780617"/>
    <w:rsid w:val="007817DC"/>
    <w:rsid w:val="00781DF4"/>
    <w:rsid w:val="007A3074"/>
    <w:rsid w:val="007B0E76"/>
    <w:rsid w:val="007B7179"/>
    <w:rsid w:val="007D08FB"/>
    <w:rsid w:val="007D6EB6"/>
    <w:rsid w:val="007E54BB"/>
    <w:rsid w:val="007E7D66"/>
    <w:rsid w:val="007F09D1"/>
    <w:rsid w:val="008037AD"/>
    <w:rsid w:val="00804563"/>
    <w:rsid w:val="008075E4"/>
    <w:rsid w:val="00814063"/>
    <w:rsid w:val="0083326C"/>
    <w:rsid w:val="00840FE0"/>
    <w:rsid w:val="00853914"/>
    <w:rsid w:val="00857B86"/>
    <w:rsid w:val="0087165A"/>
    <w:rsid w:val="00873334"/>
    <w:rsid w:val="00873553"/>
    <w:rsid w:val="008775E0"/>
    <w:rsid w:val="00890AA2"/>
    <w:rsid w:val="008B1A9F"/>
    <w:rsid w:val="008B50BA"/>
    <w:rsid w:val="008C3088"/>
    <w:rsid w:val="008D1008"/>
    <w:rsid w:val="008D6188"/>
    <w:rsid w:val="008D639E"/>
    <w:rsid w:val="008E0489"/>
    <w:rsid w:val="008F660D"/>
    <w:rsid w:val="00901B51"/>
    <w:rsid w:val="00906FD5"/>
    <w:rsid w:val="009151FE"/>
    <w:rsid w:val="00915533"/>
    <w:rsid w:val="00922F68"/>
    <w:rsid w:val="009264A8"/>
    <w:rsid w:val="0092799D"/>
    <w:rsid w:val="009324A1"/>
    <w:rsid w:val="009535D8"/>
    <w:rsid w:val="00966CDD"/>
    <w:rsid w:val="00967095"/>
    <w:rsid w:val="00976801"/>
    <w:rsid w:val="00990622"/>
    <w:rsid w:val="00997AFA"/>
    <w:rsid w:val="009B2168"/>
    <w:rsid w:val="009B5521"/>
    <w:rsid w:val="009B7D3A"/>
    <w:rsid w:val="009E04BE"/>
    <w:rsid w:val="00A05C2A"/>
    <w:rsid w:val="00A12799"/>
    <w:rsid w:val="00A14916"/>
    <w:rsid w:val="00A176AF"/>
    <w:rsid w:val="00A222EF"/>
    <w:rsid w:val="00A23923"/>
    <w:rsid w:val="00A26842"/>
    <w:rsid w:val="00A27A4F"/>
    <w:rsid w:val="00A43742"/>
    <w:rsid w:val="00A50189"/>
    <w:rsid w:val="00A60974"/>
    <w:rsid w:val="00A60F65"/>
    <w:rsid w:val="00A66EB1"/>
    <w:rsid w:val="00A75180"/>
    <w:rsid w:val="00A90CFA"/>
    <w:rsid w:val="00A949CE"/>
    <w:rsid w:val="00AD0FBB"/>
    <w:rsid w:val="00AE1509"/>
    <w:rsid w:val="00AF1B2E"/>
    <w:rsid w:val="00AF51A7"/>
    <w:rsid w:val="00B057A3"/>
    <w:rsid w:val="00B07FC7"/>
    <w:rsid w:val="00B11E43"/>
    <w:rsid w:val="00B25D94"/>
    <w:rsid w:val="00B4346D"/>
    <w:rsid w:val="00B804E5"/>
    <w:rsid w:val="00B84609"/>
    <w:rsid w:val="00BA1265"/>
    <w:rsid w:val="00BB2CD7"/>
    <w:rsid w:val="00BB4242"/>
    <w:rsid w:val="00BC1C1D"/>
    <w:rsid w:val="00BD5AF0"/>
    <w:rsid w:val="00BD78AC"/>
    <w:rsid w:val="00BE1B56"/>
    <w:rsid w:val="00BE6380"/>
    <w:rsid w:val="00BE6B81"/>
    <w:rsid w:val="00C009BC"/>
    <w:rsid w:val="00C36B26"/>
    <w:rsid w:val="00C41184"/>
    <w:rsid w:val="00C42071"/>
    <w:rsid w:val="00C72E82"/>
    <w:rsid w:val="00C7323E"/>
    <w:rsid w:val="00C85F2E"/>
    <w:rsid w:val="00CA35F7"/>
    <w:rsid w:val="00CA4A06"/>
    <w:rsid w:val="00CA7049"/>
    <w:rsid w:val="00CB186A"/>
    <w:rsid w:val="00CB34D4"/>
    <w:rsid w:val="00CB3F70"/>
    <w:rsid w:val="00CE3939"/>
    <w:rsid w:val="00D035EB"/>
    <w:rsid w:val="00D253C3"/>
    <w:rsid w:val="00D82C46"/>
    <w:rsid w:val="00D96DB3"/>
    <w:rsid w:val="00DB665E"/>
    <w:rsid w:val="00DC0491"/>
    <w:rsid w:val="00DC3D8A"/>
    <w:rsid w:val="00DD18EF"/>
    <w:rsid w:val="00DE437C"/>
    <w:rsid w:val="00DE5BA7"/>
    <w:rsid w:val="00DE7C23"/>
    <w:rsid w:val="00DF09CC"/>
    <w:rsid w:val="00E303C9"/>
    <w:rsid w:val="00E32925"/>
    <w:rsid w:val="00E579FF"/>
    <w:rsid w:val="00E614A1"/>
    <w:rsid w:val="00E61670"/>
    <w:rsid w:val="00E708BE"/>
    <w:rsid w:val="00EA026B"/>
    <w:rsid w:val="00EB23E6"/>
    <w:rsid w:val="00EB25D9"/>
    <w:rsid w:val="00ED2BD0"/>
    <w:rsid w:val="00ED3146"/>
    <w:rsid w:val="00ED4B17"/>
    <w:rsid w:val="00EE1A9D"/>
    <w:rsid w:val="00EE6903"/>
    <w:rsid w:val="00EE7975"/>
    <w:rsid w:val="00EF5966"/>
    <w:rsid w:val="00F27E9B"/>
    <w:rsid w:val="00F4183C"/>
    <w:rsid w:val="00F45331"/>
    <w:rsid w:val="00F548F8"/>
    <w:rsid w:val="00F57691"/>
    <w:rsid w:val="00F61AD4"/>
    <w:rsid w:val="00F835AF"/>
    <w:rsid w:val="00F861D2"/>
    <w:rsid w:val="00F910BF"/>
    <w:rsid w:val="00F96451"/>
    <w:rsid w:val="00FA3831"/>
    <w:rsid w:val="00FC319C"/>
    <w:rsid w:val="00FC742D"/>
    <w:rsid w:val="00FD7775"/>
    <w:rsid w:val="00FE2327"/>
    <w:rsid w:val="00FE24BF"/>
    <w:rsid w:val="00FF26ED"/>
    <w:rsid w:val="00FF7D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2CCC"/>
    <w:rPr>
      <w:rFonts w:ascii="Times New Roman" w:hAnsi="Times New Roman"/>
      <w:sz w:val="24"/>
      <w:szCs w:val="24"/>
    </w:rPr>
  </w:style>
  <w:style w:type="paragraph" w:styleId="Heading1">
    <w:name w:val="heading 1"/>
    <w:basedOn w:val="Normal"/>
    <w:next w:val="Normal"/>
    <w:link w:val="Heading1Char"/>
    <w:uiPriority w:val="9"/>
    <w:qFormat/>
    <w:rsid w:val="006E2CCC"/>
    <w:pPr>
      <w:keepNext/>
      <w:outlineLvl w:val="0"/>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6E2CCC"/>
    <w:rPr>
      <w:rFonts w:ascii="Times New Roman" w:hAnsi="Times New Roman" w:cs="Times New Roman"/>
      <w:sz w:val="24"/>
      <w:szCs w:val="24"/>
      <w:u w:val="single"/>
    </w:rPr>
  </w:style>
  <w:style w:type="paragraph" w:styleId="Header">
    <w:name w:val="header"/>
    <w:basedOn w:val="Normal"/>
    <w:link w:val="HeaderChar"/>
    <w:uiPriority w:val="99"/>
    <w:rsid w:val="006E2CCC"/>
    <w:pPr>
      <w:tabs>
        <w:tab w:val="center" w:pos="4320"/>
        <w:tab w:val="right" w:pos="8640"/>
      </w:tabs>
    </w:pPr>
  </w:style>
  <w:style w:type="character" w:customStyle="1" w:styleId="HeaderChar">
    <w:name w:val="Header Char"/>
    <w:basedOn w:val="DefaultParagraphFont"/>
    <w:link w:val="Header"/>
    <w:uiPriority w:val="99"/>
    <w:locked/>
    <w:rsid w:val="006E2CCC"/>
    <w:rPr>
      <w:rFonts w:ascii="Times New Roman" w:hAnsi="Times New Roman" w:cs="Times New Roman"/>
      <w:sz w:val="24"/>
      <w:szCs w:val="24"/>
    </w:rPr>
  </w:style>
  <w:style w:type="paragraph" w:styleId="Footer">
    <w:name w:val="footer"/>
    <w:basedOn w:val="Normal"/>
    <w:link w:val="FooterChar"/>
    <w:uiPriority w:val="99"/>
    <w:rsid w:val="006E2CCC"/>
    <w:pPr>
      <w:tabs>
        <w:tab w:val="center" w:pos="4320"/>
        <w:tab w:val="right" w:pos="8640"/>
      </w:tabs>
    </w:pPr>
  </w:style>
  <w:style w:type="character" w:customStyle="1" w:styleId="FooterChar">
    <w:name w:val="Footer Char"/>
    <w:basedOn w:val="DefaultParagraphFont"/>
    <w:link w:val="Footer"/>
    <w:uiPriority w:val="99"/>
    <w:locked/>
    <w:rsid w:val="006E2CCC"/>
    <w:rPr>
      <w:rFonts w:ascii="Times New Roman" w:hAnsi="Times New Roman" w:cs="Times New Roman"/>
      <w:sz w:val="24"/>
      <w:szCs w:val="24"/>
    </w:rPr>
  </w:style>
  <w:style w:type="character" w:styleId="PageNumber">
    <w:name w:val="page number"/>
    <w:basedOn w:val="DefaultParagraphFont"/>
    <w:uiPriority w:val="99"/>
    <w:rsid w:val="006E2CCC"/>
    <w:rPr>
      <w:rFonts w:cs="Times New Roman"/>
    </w:rPr>
  </w:style>
  <w:style w:type="paragraph" w:styleId="BodyTextIndent">
    <w:name w:val="Body Text Indent"/>
    <w:basedOn w:val="Normal"/>
    <w:link w:val="BodyTextIndentChar"/>
    <w:rsid w:val="006E2CCC"/>
    <w:pPr>
      <w:ind w:firstLine="720"/>
    </w:pPr>
  </w:style>
  <w:style w:type="character" w:customStyle="1" w:styleId="BodyTextIndentChar">
    <w:name w:val="Body Text Indent Char"/>
    <w:basedOn w:val="DefaultParagraphFont"/>
    <w:link w:val="BodyTextIndent"/>
    <w:locked/>
    <w:rsid w:val="006E2CCC"/>
    <w:rPr>
      <w:rFonts w:ascii="Times New Roman" w:hAnsi="Times New Roman" w:cs="Times New Roman"/>
      <w:sz w:val="24"/>
      <w:szCs w:val="24"/>
    </w:rPr>
  </w:style>
  <w:style w:type="character" w:styleId="Hyperlink">
    <w:name w:val="Hyperlink"/>
    <w:basedOn w:val="DefaultParagraphFont"/>
    <w:uiPriority w:val="99"/>
    <w:rsid w:val="006E2CCC"/>
    <w:rPr>
      <w:rFonts w:cs="Times New Roman"/>
      <w:color w:val="0000FF"/>
      <w:u w:val="single"/>
    </w:rPr>
  </w:style>
  <w:style w:type="paragraph" w:customStyle="1" w:styleId="Default">
    <w:name w:val="Default"/>
    <w:link w:val="DefaultChar"/>
    <w:rsid w:val="006E2CCC"/>
    <w:pPr>
      <w:autoSpaceDE w:val="0"/>
      <w:autoSpaceDN w:val="0"/>
      <w:adjustRightInd w:val="0"/>
    </w:pPr>
    <w:rPr>
      <w:rFonts w:ascii="Times New Roman" w:hAnsi="Times New Roman"/>
      <w:color w:val="000000"/>
      <w:sz w:val="24"/>
      <w:szCs w:val="24"/>
    </w:rPr>
  </w:style>
  <w:style w:type="character" w:customStyle="1" w:styleId="normal1">
    <w:name w:val="normal1"/>
    <w:basedOn w:val="DefaultParagraphFont"/>
    <w:rsid w:val="006E2CCC"/>
    <w:rPr>
      <w:rFonts w:ascii="Tahoma" w:hAnsi="Tahoma" w:cs="Tahoma"/>
      <w:color w:val="444444"/>
      <w:sz w:val="18"/>
      <w:szCs w:val="18"/>
    </w:rPr>
  </w:style>
  <w:style w:type="paragraph" w:styleId="ListParagraph">
    <w:name w:val="List Paragraph"/>
    <w:basedOn w:val="Normal"/>
    <w:uiPriority w:val="34"/>
    <w:qFormat/>
    <w:rsid w:val="004D4C82"/>
    <w:pPr>
      <w:ind w:left="720"/>
      <w:contextualSpacing/>
    </w:pPr>
  </w:style>
  <w:style w:type="paragraph" w:styleId="BalloonText">
    <w:name w:val="Balloon Text"/>
    <w:basedOn w:val="Normal"/>
    <w:link w:val="BalloonTextChar"/>
    <w:uiPriority w:val="99"/>
    <w:semiHidden/>
    <w:unhideWhenUsed/>
    <w:rsid w:val="001C7D6F"/>
    <w:rPr>
      <w:rFonts w:ascii="Tahoma" w:hAnsi="Tahoma" w:cs="Tahoma"/>
      <w:sz w:val="16"/>
      <w:szCs w:val="16"/>
    </w:rPr>
  </w:style>
  <w:style w:type="character" w:customStyle="1" w:styleId="BalloonTextChar">
    <w:name w:val="Balloon Text Char"/>
    <w:basedOn w:val="DefaultParagraphFont"/>
    <w:link w:val="BalloonText"/>
    <w:uiPriority w:val="99"/>
    <w:semiHidden/>
    <w:rsid w:val="001C7D6F"/>
    <w:rPr>
      <w:rFonts w:ascii="Tahoma" w:hAnsi="Tahoma" w:cs="Tahoma"/>
      <w:sz w:val="16"/>
      <w:szCs w:val="16"/>
    </w:rPr>
  </w:style>
  <w:style w:type="character" w:styleId="CommentReference">
    <w:name w:val="annotation reference"/>
    <w:basedOn w:val="DefaultParagraphFont"/>
    <w:uiPriority w:val="99"/>
    <w:semiHidden/>
    <w:unhideWhenUsed/>
    <w:rsid w:val="00D253C3"/>
    <w:rPr>
      <w:sz w:val="16"/>
      <w:szCs w:val="16"/>
    </w:rPr>
  </w:style>
  <w:style w:type="paragraph" w:styleId="CommentText">
    <w:name w:val="annotation text"/>
    <w:basedOn w:val="Normal"/>
    <w:link w:val="CommentTextChar"/>
    <w:uiPriority w:val="99"/>
    <w:semiHidden/>
    <w:unhideWhenUsed/>
    <w:rsid w:val="00D253C3"/>
    <w:rPr>
      <w:sz w:val="20"/>
      <w:szCs w:val="20"/>
    </w:rPr>
  </w:style>
  <w:style w:type="character" w:customStyle="1" w:styleId="CommentTextChar">
    <w:name w:val="Comment Text Char"/>
    <w:basedOn w:val="DefaultParagraphFont"/>
    <w:link w:val="CommentText"/>
    <w:uiPriority w:val="99"/>
    <w:semiHidden/>
    <w:rsid w:val="00D253C3"/>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253C3"/>
    <w:rPr>
      <w:b/>
      <w:bCs/>
    </w:rPr>
  </w:style>
  <w:style w:type="character" w:customStyle="1" w:styleId="CommentSubjectChar">
    <w:name w:val="Comment Subject Char"/>
    <w:basedOn w:val="CommentTextChar"/>
    <w:link w:val="CommentSubject"/>
    <w:uiPriority w:val="99"/>
    <w:semiHidden/>
    <w:rsid w:val="00D253C3"/>
    <w:rPr>
      <w:rFonts w:ascii="Times New Roman" w:hAnsi="Times New Roman"/>
      <w:b/>
      <w:bCs/>
    </w:rPr>
  </w:style>
  <w:style w:type="character" w:styleId="FollowedHyperlink">
    <w:name w:val="FollowedHyperlink"/>
    <w:basedOn w:val="DefaultParagraphFont"/>
    <w:uiPriority w:val="99"/>
    <w:semiHidden/>
    <w:unhideWhenUsed/>
    <w:rsid w:val="00184B1A"/>
    <w:rPr>
      <w:color w:val="800080" w:themeColor="followedHyperlink"/>
      <w:u w:val="single"/>
    </w:rPr>
  </w:style>
  <w:style w:type="paragraph" w:styleId="PlainText">
    <w:name w:val="Plain Text"/>
    <w:basedOn w:val="Normal"/>
    <w:link w:val="PlainTextChar"/>
    <w:uiPriority w:val="99"/>
    <w:unhideWhenUsed/>
    <w:rsid w:val="00184B1A"/>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184B1A"/>
    <w:rPr>
      <w:rFonts w:ascii="Consolas" w:eastAsiaTheme="minorHAnsi" w:hAnsi="Consolas" w:cstheme="minorBidi"/>
      <w:sz w:val="21"/>
      <w:szCs w:val="21"/>
    </w:rPr>
  </w:style>
  <w:style w:type="character" w:styleId="Strong">
    <w:name w:val="Strong"/>
    <w:basedOn w:val="DefaultParagraphFont"/>
    <w:uiPriority w:val="22"/>
    <w:qFormat/>
    <w:rsid w:val="00184B1A"/>
    <w:rPr>
      <w:b/>
      <w:bCs/>
    </w:rPr>
  </w:style>
  <w:style w:type="paragraph" w:customStyle="1" w:styleId="EndNoteBibliographyTitle">
    <w:name w:val="EndNote Bibliography Title"/>
    <w:basedOn w:val="Normal"/>
    <w:link w:val="EndNoteBibliographyTitleChar"/>
    <w:rsid w:val="005D67B8"/>
    <w:pPr>
      <w:jc w:val="center"/>
    </w:pPr>
    <w:rPr>
      <w:noProof/>
    </w:rPr>
  </w:style>
  <w:style w:type="character" w:customStyle="1" w:styleId="DefaultChar">
    <w:name w:val="Default Char"/>
    <w:basedOn w:val="DefaultParagraphFont"/>
    <w:link w:val="Default"/>
    <w:rsid w:val="005D67B8"/>
    <w:rPr>
      <w:rFonts w:ascii="Times New Roman" w:hAnsi="Times New Roman"/>
      <w:color w:val="000000"/>
      <w:sz w:val="24"/>
      <w:szCs w:val="24"/>
    </w:rPr>
  </w:style>
  <w:style w:type="character" w:customStyle="1" w:styleId="EndNoteBibliographyTitleChar">
    <w:name w:val="EndNote Bibliography Title Char"/>
    <w:basedOn w:val="DefaultChar"/>
    <w:link w:val="EndNoteBibliographyTitle"/>
    <w:rsid w:val="005D67B8"/>
    <w:rPr>
      <w:rFonts w:ascii="Times New Roman" w:hAnsi="Times New Roman"/>
      <w:noProof/>
      <w:color w:val="000000"/>
      <w:sz w:val="24"/>
      <w:szCs w:val="24"/>
    </w:rPr>
  </w:style>
  <w:style w:type="paragraph" w:customStyle="1" w:styleId="EndNoteBibliography">
    <w:name w:val="EndNote Bibliography"/>
    <w:basedOn w:val="Normal"/>
    <w:link w:val="EndNoteBibliographyChar"/>
    <w:rsid w:val="005D67B8"/>
    <w:rPr>
      <w:noProof/>
    </w:rPr>
  </w:style>
  <w:style w:type="character" w:customStyle="1" w:styleId="EndNoteBibliographyChar">
    <w:name w:val="EndNote Bibliography Char"/>
    <w:basedOn w:val="DefaultChar"/>
    <w:link w:val="EndNoteBibliography"/>
    <w:rsid w:val="005D67B8"/>
    <w:rPr>
      <w:rFonts w:ascii="Times New Roman" w:hAnsi="Times New Roman"/>
      <w:noProof/>
      <w:color w:val="000000"/>
      <w:sz w:val="24"/>
      <w:szCs w:val="24"/>
    </w:rPr>
  </w:style>
  <w:style w:type="paragraph" w:styleId="NormalWeb">
    <w:name w:val="Normal (Web)"/>
    <w:basedOn w:val="Normal"/>
    <w:uiPriority w:val="99"/>
    <w:unhideWhenUsed/>
    <w:rsid w:val="00660790"/>
    <w:pPr>
      <w:spacing w:after="288" w:line="336" w:lineRule="atLeast"/>
    </w:pPr>
    <w:rPr>
      <w:rFonts w:eastAsiaTheme="minorHAns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2CCC"/>
    <w:rPr>
      <w:rFonts w:ascii="Times New Roman" w:hAnsi="Times New Roman"/>
      <w:sz w:val="24"/>
      <w:szCs w:val="24"/>
    </w:rPr>
  </w:style>
  <w:style w:type="paragraph" w:styleId="Heading1">
    <w:name w:val="heading 1"/>
    <w:basedOn w:val="Normal"/>
    <w:next w:val="Normal"/>
    <w:link w:val="Heading1Char"/>
    <w:uiPriority w:val="9"/>
    <w:qFormat/>
    <w:rsid w:val="006E2CCC"/>
    <w:pPr>
      <w:keepNext/>
      <w:outlineLvl w:val="0"/>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6E2CCC"/>
    <w:rPr>
      <w:rFonts w:ascii="Times New Roman" w:hAnsi="Times New Roman" w:cs="Times New Roman"/>
      <w:sz w:val="24"/>
      <w:szCs w:val="24"/>
      <w:u w:val="single"/>
    </w:rPr>
  </w:style>
  <w:style w:type="paragraph" w:styleId="Header">
    <w:name w:val="header"/>
    <w:basedOn w:val="Normal"/>
    <w:link w:val="HeaderChar"/>
    <w:uiPriority w:val="99"/>
    <w:rsid w:val="006E2CCC"/>
    <w:pPr>
      <w:tabs>
        <w:tab w:val="center" w:pos="4320"/>
        <w:tab w:val="right" w:pos="8640"/>
      </w:tabs>
    </w:pPr>
  </w:style>
  <w:style w:type="character" w:customStyle="1" w:styleId="HeaderChar">
    <w:name w:val="Header Char"/>
    <w:basedOn w:val="DefaultParagraphFont"/>
    <w:link w:val="Header"/>
    <w:uiPriority w:val="99"/>
    <w:locked/>
    <w:rsid w:val="006E2CCC"/>
    <w:rPr>
      <w:rFonts w:ascii="Times New Roman" w:hAnsi="Times New Roman" w:cs="Times New Roman"/>
      <w:sz w:val="24"/>
      <w:szCs w:val="24"/>
    </w:rPr>
  </w:style>
  <w:style w:type="paragraph" w:styleId="Footer">
    <w:name w:val="footer"/>
    <w:basedOn w:val="Normal"/>
    <w:link w:val="FooterChar"/>
    <w:uiPriority w:val="99"/>
    <w:rsid w:val="006E2CCC"/>
    <w:pPr>
      <w:tabs>
        <w:tab w:val="center" w:pos="4320"/>
        <w:tab w:val="right" w:pos="8640"/>
      </w:tabs>
    </w:pPr>
  </w:style>
  <w:style w:type="character" w:customStyle="1" w:styleId="FooterChar">
    <w:name w:val="Footer Char"/>
    <w:basedOn w:val="DefaultParagraphFont"/>
    <w:link w:val="Footer"/>
    <w:uiPriority w:val="99"/>
    <w:locked/>
    <w:rsid w:val="006E2CCC"/>
    <w:rPr>
      <w:rFonts w:ascii="Times New Roman" w:hAnsi="Times New Roman" w:cs="Times New Roman"/>
      <w:sz w:val="24"/>
      <w:szCs w:val="24"/>
    </w:rPr>
  </w:style>
  <w:style w:type="character" w:styleId="PageNumber">
    <w:name w:val="page number"/>
    <w:basedOn w:val="DefaultParagraphFont"/>
    <w:uiPriority w:val="99"/>
    <w:rsid w:val="006E2CCC"/>
    <w:rPr>
      <w:rFonts w:cs="Times New Roman"/>
    </w:rPr>
  </w:style>
  <w:style w:type="paragraph" w:styleId="BodyTextIndent">
    <w:name w:val="Body Text Indent"/>
    <w:basedOn w:val="Normal"/>
    <w:link w:val="BodyTextIndentChar"/>
    <w:rsid w:val="006E2CCC"/>
    <w:pPr>
      <w:ind w:firstLine="720"/>
    </w:pPr>
  </w:style>
  <w:style w:type="character" w:customStyle="1" w:styleId="BodyTextIndentChar">
    <w:name w:val="Body Text Indent Char"/>
    <w:basedOn w:val="DefaultParagraphFont"/>
    <w:link w:val="BodyTextIndent"/>
    <w:locked/>
    <w:rsid w:val="006E2CCC"/>
    <w:rPr>
      <w:rFonts w:ascii="Times New Roman" w:hAnsi="Times New Roman" w:cs="Times New Roman"/>
      <w:sz w:val="24"/>
      <w:szCs w:val="24"/>
    </w:rPr>
  </w:style>
  <w:style w:type="character" w:styleId="Hyperlink">
    <w:name w:val="Hyperlink"/>
    <w:basedOn w:val="DefaultParagraphFont"/>
    <w:uiPriority w:val="99"/>
    <w:rsid w:val="006E2CCC"/>
    <w:rPr>
      <w:rFonts w:cs="Times New Roman"/>
      <w:color w:val="0000FF"/>
      <w:u w:val="single"/>
    </w:rPr>
  </w:style>
  <w:style w:type="paragraph" w:customStyle="1" w:styleId="Default">
    <w:name w:val="Default"/>
    <w:link w:val="DefaultChar"/>
    <w:rsid w:val="006E2CCC"/>
    <w:pPr>
      <w:autoSpaceDE w:val="0"/>
      <w:autoSpaceDN w:val="0"/>
      <w:adjustRightInd w:val="0"/>
    </w:pPr>
    <w:rPr>
      <w:rFonts w:ascii="Times New Roman" w:hAnsi="Times New Roman"/>
      <w:color w:val="000000"/>
      <w:sz w:val="24"/>
      <w:szCs w:val="24"/>
    </w:rPr>
  </w:style>
  <w:style w:type="character" w:customStyle="1" w:styleId="normal1">
    <w:name w:val="normal1"/>
    <w:basedOn w:val="DefaultParagraphFont"/>
    <w:rsid w:val="006E2CCC"/>
    <w:rPr>
      <w:rFonts w:ascii="Tahoma" w:hAnsi="Tahoma" w:cs="Tahoma"/>
      <w:color w:val="444444"/>
      <w:sz w:val="18"/>
      <w:szCs w:val="18"/>
    </w:rPr>
  </w:style>
  <w:style w:type="paragraph" w:styleId="ListParagraph">
    <w:name w:val="List Paragraph"/>
    <w:basedOn w:val="Normal"/>
    <w:uiPriority w:val="34"/>
    <w:qFormat/>
    <w:rsid w:val="004D4C82"/>
    <w:pPr>
      <w:ind w:left="720"/>
      <w:contextualSpacing/>
    </w:pPr>
  </w:style>
  <w:style w:type="paragraph" w:styleId="BalloonText">
    <w:name w:val="Balloon Text"/>
    <w:basedOn w:val="Normal"/>
    <w:link w:val="BalloonTextChar"/>
    <w:uiPriority w:val="99"/>
    <w:semiHidden/>
    <w:unhideWhenUsed/>
    <w:rsid w:val="001C7D6F"/>
    <w:rPr>
      <w:rFonts w:ascii="Tahoma" w:hAnsi="Tahoma" w:cs="Tahoma"/>
      <w:sz w:val="16"/>
      <w:szCs w:val="16"/>
    </w:rPr>
  </w:style>
  <w:style w:type="character" w:customStyle="1" w:styleId="BalloonTextChar">
    <w:name w:val="Balloon Text Char"/>
    <w:basedOn w:val="DefaultParagraphFont"/>
    <w:link w:val="BalloonText"/>
    <w:uiPriority w:val="99"/>
    <w:semiHidden/>
    <w:rsid w:val="001C7D6F"/>
    <w:rPr>
      <w:rFonts w:ascii="Tahoma" w:hAnsi="Tahoma" w:cs="Tahoma"/>
      <w:sz w:val="16"/>
      <w:szCs w:val="16"/>
    </w:rPr>
  </w:style>
  <w:style w:type="character" w:styleId="CommentReference">
    <w:name w:val="annotation reference"/>
    <w:basedOn w:val="DefaultParagraphFont"/>
    <w:uiPriority w:val="99"/>
    <w:semiHidden/>
    <w:unhideWhenUsed/>
    <w:rsid w:val="00D253C3"/>
    <w:rPr>
      <w:sz w:val="16"/>
      <w:szCs w:val="16"/>
    </w:rPr>
  </w:style>
  <w:style w:type="paragraph" w:styleId="CommentText">
    <w:name w:val="annotation text"/>
    <w:basedOn w:val="Normal"/>
    <w:link w:val="CommentTextChar"/>
    <w:uiPriority w:val="99"/>
    <w:semiHidden/>
    <w:unhideWhenUsed/>
    <w:rsid w:val="00D253C3"/>
    <w:rPr>
      <w:sz w:val="20"/>
      <w:szCs w:val="20"/>
    </w:rPr>
  </w:style>
  <w:style w:type="character" w:customStyle="1" w:styleId="CommentTextChar">
    <w:name w:val="Comment Text Char"/>
    <w:basedOn w:val="DefaultParagraphFont"/>
    <w:link w:val="CommentText"/>
    <w:uiPriority w:val="99"/>
    <w:semiHidden/>
    <w:rsid w:val="00D253C3"/>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253C3"/>
    <w:rPr>
      <w:b/>
      <w:bCs/>
    </w:rPr>
  </w:style>
  <w:style w:type="character" w:customStyle="1" w:styleId="CommentSubjectChar">
    <w:name w:val="Comment Subject Char"/>
    <w:basedOn w:val="CommentTextChar"/>
    <w:link w:val="CommentSubject"/>
    <w:uiPriority w:val="99"/>
    <w:semiHidden/>
    <w:rsid w:val="00D253C3"/>
    <w:rPr>
      <w:rFonts w:ascii="Times New Roman" w:hAnsi="Times New Roman"/>
      <w:b/>
      <w:bCs/>
    </w:rPr>
  </w:style>
  <w:style w:type="character" w:styleId="FollowedHyperlink">
    <w:name w:val="FollowedHyperlink"/>
    <w:basedOn w:val="DefaultParagraphFont"/>
    <w:uiPriority w:val="99"/>
    <w:semiHidden/>
    <w:unhideWhenUsed/>
    <w:rsid w:val="00184B1A"/>
    <w:rPr>
      <w:color w:val="800080" w:themeColor="followedHyperlink"/>
      <w:u w:val="single"/>
    </w:rPr>
  </w:style>
  <w:style w:type="paragraph" w:styleId="PlainText">
    <w:name w:val="Plain Text"/>
    <w:basedOn w:val="Normal"/>
    <w:link w:val="PlainTextChar"/>
    <w:uiPriority w:val="99"/>
    <w:unhideWhenUsed/>
    <w:rsid w:val="00184B1A"/>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184B1A"/>
    <w:rPr>
      <w:rFonts w:ascii="Consolas" w:eastAsiaTheme="minorHAnsi" w:hAnsi="Consolas" w:cstheme="minorBidi"/>
      <w:sz w:val="21"/>
      <w:szCs w:val="21"/>
    </w:rPr>
  </w:style>
  <w:style w:type="character" w:styleId="Strong">
    <w:name w:val="Strong"/>
    <w:basedOn w:val="DefaultParagraphFont"/>
    <w:uiPriority w:val="22"/>
    <w:qFormat/>
    <w:rsid w:val="00184B1A"/>
    <w:rPr>
      <w:b/>
      <w:bCs/>
    </w:rPr>
  </w:style>
  <w:style w:type="paragraph" w:customStyle="1" w:styleId="EndNoteBibliographyTitle">
    <w:name w:val="EndNote Bibliography Title"/>
    <w:basedOn w:val="Normal"/>
    <w:link w:val="EndNoteBibliographyTitleChar"/>
    <w:rsid w:val="005D67B8"/>
    <w:pPr>
      <w:jc w:val="center"/>
    </w:pPr>
    <w:rPr>
      <w:noProof/>
    </w:rPr>
  </w:style>
  <w:style w:type="character" w:customStyle="1" w:styleId="DefaultChar">
    <w:name w:val="Default Char"/>
    <w:basedOn w:val="DefaultParagraphFont"/>
    <w:link w:val="Default"/>
    <w:rsid w:val="005D67B8"/>
    <w:rPr>
      <w:rFonts w:ascii="Times New Roman" w:hAnsi="Times New Roman"/>
      <w:color w:val="000000"/>
      <w:sz w:val="24"/>
      <w:szCs w:val="24"/>
    </w:rPr>
  </w:style>
  <w:style w:type="character" w:customStyle="1" w:styleId="EndNoteBibliographyTitleChar">
    <w:name w:val="EndNote Bibliography Title Char"/>
    <w:basedOn w:val="DefaultChar"/>
    <w:link w:val="EndNoteBibliographyTitle"/>
    <w:rsid w:val="005D67B8"/>
    <w:rPr>
      <w:rFonts w:ascii="Times New Roman" w:hAnsi="Times New Roman"/>
      <w:noProof/>
      <w:color w:val="000000"/>
      <w:sz w:val="24"/>
      <w:szCs w:val="24"/>
    </w:rPr>
  </w:style>
  <w:style w:type="paragraph" w:customStyle="1" w:styleId="EndNoteBibliography">
    <w:name w:val="EndNote Bibliography"/>
    <w:basedOn w:val="Normal"/>
    <w:link w:val="EndNoteBibliographyChar"/>
    <w:rsid w:val="005D67B8"/>
    <w:rPr>
      <w:noProof/>
    </w:rPr>
  </w:style>
  <w:style w:type="character" w:customStyle="1" w:styleId="EndNoteBibliographyChar">
    <w:name w:val="EndNote Bibliography Char"/>
    <w:basedOn w:val="DefaultChar"/>
    <w:link w:val="EndNoteBibliography"/>
    <w:rsid w:val="005D67B8"/>
    <w:rPr>
      <w:rFonts w:ascii="Times New Roman" w:hAnsi="Times New Roman"/>
      <w:noProof/>
      <w:color w:val="000000"/>
      <w:sz w:val="24"/>
      <w:szCs w:val="24"/>
    </w:rPr>
  </w:style>
  <w:style w:type="paragraph" w:styleId="NormalWeb">
    <w:name w:val="Normal (Web)"/>
    <w:basedOn w:val="Normal"/>
    <w:uiPriority w:val="99"/>
    <w:unhideWhenUsed/>
    <w:rsid w:val="00660790"/>
    <w:pPr>
      <w:spacing w:after="288" w:line="336" w:lineRule="atLeast"/>
    </w:pPr>
    <w:rPr>
      <w:rFonts w:eastAsia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629359">
      <w:bodyDiv w:val="1"/>
      <w:marLeft w:val="0"/>
      <w:marRight w:val="0"/>
      <w:marTop w:val="0"/>
      <w:marBottom w:val="0"/>
      <w:divBdr>
        <w:top w:val="none" w:sz="0" w:space="0" w:color="auto"/>
        <w:left w:val="none" w:sz="0" w:space="0" w:color="auto"/>
        <w:bottom w:val="none" w:sz="0" w:space="0" w:color="auto"/>
        <w:right w:val="none" w:sz="0" w:space="0" w:color="auto"/>
      </w:divBdr>
    </w:div>
    <w:div w:id="191190480">
      <w:bodyDiv w:val="1"/>
      <w:marLeft w:val="0"/>
      <w:marRight w:val="0"/>
      <w:marTop w:val="0"/>
      <w:marBottom w:val="0"/>
      <w:divBdr>
        <w:top w:val="none" w:sz="0" w:space="0" w:color="auto"/>
        <w:left w:val="none" w:sz="0" w:space="0" w:color="auto"/>
        <w:bottom w:val="none" w:sz="0" w:space="0" w:color="auto"/>
        <w:right w:val="none" w:sz="0" w:space="0" w:color="auto"/>
      </w:divBdr>
    </w:div>
    <w:div w:id="662657672">
      <w:bodyDiv w:val="1"/>
      <w:marLeft w:val="0"/>
      <w:marRight w:val="0"/>
      <w:marTop w:val="0"/>
      <w:marBottom w:val="0"/>
      <w:divBdr>
        <w:top w:val="none" w:sz="0" w:space="0" w:color="auto"/>
        <w:left w:val="none" w:sz="0" w:space="0" w:color="auto"/>
        <w:bottom w:val="none" w:sz="0" w:space="0" w:color="auto"/>
        <w:right w:val="none" w:sz="0" w:space="0" w:color="auto"/>
      </w:divBdr>
    </w:div>
    <w:div w:id="822354569">
      <w:bodyDiv w:val="1"/>
      <w:marLeft w:val="0"/>
      <w:marRight w:val="0"/>
      <w:marTop w:val="0"/>
      <w:marBottom w:val="0"/>
      <w:divBdr>
        <w:top w:val="none" w:sz="0" w:space="0" w:color="auto"/>
        <w:left w:val="none" w:sz="0" w:space="0" w:color="auto"/>
        <w:bottom w:val="none" w:sz="0" w:space="0" w:color="auto"/>
        <w:right w:val="none" w:sz="0" w:space="0" w:color="auto"/>
      </w:divBdr>
    </w:div>
    <w:div w:id="1111121859">
      <w:bodyDiv w:val="1"/>
      <w:marLeft w:val="0"/>
      <w:marRight w:val="0"/>
      <w:marTop w:val="0"/>
      <w:marBottom w:val="0"/>
      <w:divBdr>
        <w:top w:val="none" w:sz="0" w:space="0" w:color="auto"/>
        <w:left w:val="none" w:sz="0" w:space="0" w:color="auto"/>
        <w:bottom w:val="none" w:sz="0" w:space="0" w:color="auto"/>
        <w:right w:val="none" w:sz="0" w:space="0" w:color="auto"/>
      </w:divBdr>
    </w:div>
    <w:div w:id="1281381842">
      <w:bodyDiv w:val="1"/>
      <w:marLeft w:val="0"/>
      <w:marRight w:val="0"/>
      <w:marTop w:val="0"/>
      <w:marBottom w:val="0"/>
      <w:divBdr>
        <w:top w:val="none" w:sz="0" w:space="0" w:color="auto"/>
        <w:left w:val="none" w:sz="0" w:space="0" w:color="auto"/>
        <w:bottom w:val="none" w:sz="0" w:space="0" w:color="auto"/>
        <w:right w:val="none" w:sz="0" w:space="0" w:color="auto"/>
      </w:divBdr>
    </w:div>
    <w:div w:id="1416974106">
      <w:bodyDiv w:val="1"/>
      <w:marLeft w:val="0"/>
      <w:marRight w:val="0"/>
      <w:marTop w:val="0"/>
      <w:marBottom w:val="0"/>
      <w:divBdr>
        <w:top w:val="none" w:sz="0" w:space="0" w:color="auto"/>
        <w:left w:val="none" w:sz="0" w:space="0" w:color="auto"/>
        <w:bottom w:val="none" w:sz="0" w:space="0" w:color="auto"/>
        <w:right w:val="none" w:sz="0" w:space="0" w:color="auto"/>
      </w:divBdr>
    </w:div>
    <w:div w:id="1695690251">
      <w:bodyDiv w:val="1"/>
      <w:marLeft w:val="0"/>
      <w:marRight w:val="0"/>
      <w:marTop w:val="0"/>
      <w:marBottom w:val="0"/>
      <w:divBdr>
        <w:top w:val="none" w:sz="0" w:space="0" w:color="auto"/>
        <w:left w:val="none" w:sz="0" w:space="0" w:color="auto"/>
        <w:bottom w:val="none" w:sz="0" w:space="0" w:color="auto"/>
        <w:right w:val="none" w:sz="0" w:space="0" w:color="auto"/>
      </w:divBdr>
    </w:div>
    <w:div w:id="2058048077">
      <w:bodyDiv w:val="1"/>
      <w:marLeft w:val="0"/>
      <w:marRight w:val="0"/>
      <w:marTop w:val="0"/>
      <w:marBottom w:val="0"/>
      <w:divBdr>
        <w:top w:val="none" w:sz="0" w:space="0" w:color="auto"/>
        <w:left w:val="none" w:sz="0" w:space="0" w:color="auto"/>
        <w:bottom w:val="none" w:sz="0" w:space="0" w:color="auto"/>
        <w:right w:val="none" w:sz="0" w:space="0" w:color="auto"/>
      </w:divBdr>
    </w:div>
    <w:div w:id="2079135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catalog.ufl.edu/ugrad/current/regulations/info/grades.aspx" TargetMode="External"/><Relationship Id="rId18" Type="http://schemas.openxmlformats.org/officeDocument/2006/relationships/hyperlink" Target="http://securemail.shadowhealth.com/wf/click?upn=PnKMbtwIbve-2F41PjiceFaB-2Bll7AnYPvyRuaF8sbg26oHe5uXvYMolNaDE10sefp8_lNt1d4YGaxlmLL5eUine3MJ2dPcb6chUuEbDex1Z68aIgNvq-2BTqnryw1pC9qBlPRNTPnXf-2Bi1M8HtTdxvj2rX4mdEl3U0xKhQdhHUKlSx8Txj1PKjvvHOBCyqH8hWcAvAXBMRZDR-2BiZYaZZP4bBKnj5QQS8g-2BQiZYGSHWez8ET1jS3otqWGW2euG8NdoXLsrEBPw1lSqHIwdzbFHFCti7w-3D-3D"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mailto:helpdesk@ufl.edu" TargetMode="External"/><Relationship Id="rId17" Type="http://schemas.openxmlformats.org/officeDocument/2006/relationships/hyperlink" Target="http://securemail.shadowhealth.com/wf/click?upn=PnKMbtwIbve-2F41PjiceFaFvAU1XBWbW1JpzWi5DRWfoyJg8t2rgAqLGDffUNspal_lNt1d4YGaxlmLL5eUine3MJ2dPcb6chUuEbDex1Z68aIgNvq-2BTqnryw1pC9qBlPRAJAuPpLPBa6-2BxPAgbcgQ90m-2FRfs9muR52dMYJ56X-2FkozHgJ7L7BTeyCN4AAQl9CrGCl34p0XCx-2BrpgyF1IlyDxIe6hruldfLIZc24CznsiN4i46rjvnP-2FZ1i6-2BuN1vPHhO7lcPKCXUypILa0l-2FNarQ-3D-3D" TargetMode="External"/><Relationship Id="rId2" Type="http://schemas.openxmlformats.org/officeDocument/2006/relationships/numbering" Target="numbering.xml"/><Relationship Id="rId16" Type="http://schemas.openxmlformats.org/officeDocument/2006/relationships/hyperlink" Target="http://securemail.shadowhealth.com/wf/click?upn=U60LdexMNVIbW9M8b6ISefAEF0g-2BBsdon-2FUAtF9D-2Bkf5UvwhHgZByigvV-2Bj4gimi_lNt1d4YGaxlmLL5eUine3MJ2dPcb6chUuEbDex1Z68aIgNvq-2BTqnryw1pC9qBlPR7wQm9VclUYGGBgQSnOY4osT2xhFcUrC3jDsMndZWEIBCzFWU-2Bd31BSJ2fW044oDKYXU2sDKrsW5lpZm-2BTnRY38KKTvAXeZ65Jm7thAexVysp-2BfEzFa7yMM3EhfhcWid-2BOfssFdE2bFolU0PEWmIm6A-3D-3D"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stephen@ufl.edu" TargetMode="External"/><Relationship Id="rId5" Type="http://schemas.openxmlformats.org/officeDocument/2006/relationships/settings" Target="settings.xml"/><Relationship Id="rId15" Type="http://schemas.openxmlformats.org/officeDocument/2006/relationships/hyperlink" Target="http://app.shadowhealth.com/" TargetMode="External"/><Relationship Id="rId10" Type="http://schemas.openxmlformats.org/officeDocument/2006/relationships/hyperlink" Target="mailto:ngyoung@ufl.edu" TargetMode="External"/><Relationship Id="rId19" Type="http://schemas.openxmlformats.org/officeDocument/2006/relationships/hyperlink" Target="http://securemail.shadowhealth.com/wf/click?upn=198PZiO-2FpnWUhnHjZpidipp7ST8uyzorTwWVKLfF7dSTMwMzi1bnH2p7snj3MfB-2B_lNt1d4YGaxlmLL5eUine3MJ2dPcb6chUuEbDex1Z68aIgNvq-2BTqnryw1pC9qBlPRyR9NKcplC6-2Bxs3Wpa-2BV0EJrn6afam-2BMHvaAorPzlKnmP-2FYqrW52gGQJpLxRx4VINNgxTaWY4I2mywNwD1UHe7YMS6FjezRm9G6hcRnWCdCoZ5FFHOwfDw2iXt82m-2Bg9-2BxvGVxzwVH6mabmeGWEslog-3D-3D" TargetMode="External"/><Relationship Id="rId4" Type="http://schemas.microsoft.com/office/2007/relationships/stylesWithEffects" Target="stylesWithEffects.xml"/><Relationship Id="rId9" Type="http://schemas.openxmlformats.org/officeDocument/2006/relationships/hyperlink" Target="mailto:mbumbach@ufl.edu" TargetMode="External"/><Relationship Id="rId14" Type="http://schemas.openxmlformats.org/officeDocument/2006/relationships/hyperlink" Target="http://nursing.ufl.edu/students/student-policies-and-handbooks/course-policies/" TargetMode="External"/><Relationship Id="rId22"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C22643-F6A9-4A96-B421-38D874FB57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2654</Words>
  <Characters>20283</Characters>
  <Application>Microsoft Office Word</Application>
  <DocSecurity>0</DocSecurity>
  <Lines>169</Lines>
  <Paragraphs>45</Paragraphs>
  <ScaleCrop>false</ScaleCrop>
  <HeadingPairs>
    <vt:vector size="2" baseType="variant">
      <vt:variant>
        <vt:lpstr>Title</vt:lpstr>
      </vt:variant>
      <vt:variant>
        <vt:i4>1</vt:i4>
      </vt:variant>
    </vt:vector>
  </HeadingPairs>
  <TitlesOfParts>
    <vt:vector size="1" baseType="lpstr">
      <vt:lpstr>UNIVERSITY OF FLORIDA</vt:lpstr>
    </vt:vector>
  </TitlesOfParts>
  <Company>Hewlett-Packard</Company>
  <LinksUpToDate>false</LinksUpToDate>
  <CharactersWithSpaces>228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Y OF FLORIDA</dc:title>
  <dc:creator>David Derrico</dc:creator>
  <cp:lastModifiedBy>Reid,Kelly A</cp:lastModifiedBy>
  <cp:revision>3</cp:revision>
  <cp:lastPrinted>2009-07-02T20:59:00Z</cp:lastPrinted>
  <dcterms:created xsi:type="dcterms:W3CDTF">2016-04-19T15:07:00Z</dcterms:created>
  <dcterms:modified xsi:type="dcterms:W3CDTF">2016-04-29T14:49:00Z</dcterms:modified>
</cp:coreProperties>
</file>